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7ED9E" w14:textId="77777777" w:rsidR="00E87CCB" w:rsidRDefault="00210F83"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Using</w:t>
      </w:r>
      <w:r w:rsidRPr="00210F83">
        <w:rPr>
          <w:b/>
          <w:sz w:val="28"/>
          <w:szCs w:val="28"/>
        </w:rPr>
        <w:t xml:space="preserve"> binary classifier for predicting success of technology release </w:t>
      </w:r>
      <w:r>
        <w:rPr>
          <w:b/>
          <w:sz w:val="28"/>
          <w:szCs w:val="28"/>
        </w:rPr>
        <w:t>based upon sentiment analysis of social media data</w:t>
      </w:r>
    </w:p>
    <w:p w14:paraId="2FA3A350" w14:textId="77777777" w:rsidR="00E87CCB" w:rsidRDefault="00E87CCB" w:rsidP="00E87CCB">
      <w:pPr>
        <w:pStyle w:val="Style10ptBoldCenteredLeft15cmRight155cm"/>
      </w:pPr>
    </w:p>
    <w:p w14:paraId="33BCF088" w14:textId="77777777" w:rsidR="00E87CCB" w:rsidRDefault="00210F83" w:rsidP="00E87CCB">
      <w:pPr>
        <w:pStyle w:val="Style10ptBoldCenteredLeft15cmRight155cm"/>
      </w:pPr>
      <w:r>
        <w:t>Ali Akbar Jilani</w:t>
      </w:r>
    </w:p>
    <w:p w14:paraId="72645B48" w14:textId="77777777"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14:paraId="0F0EDD1C" w14:textId="77777777" w:rsidR="00E87CCB" w:rsidRDefault="00E87CCB" w:rsidP="00E87CCB">
      <w:pPr>
        <w:pStyle w:val="Authoraddress"/>
      </w:pPr>
      <w:r w:rsidRPr="00310DF4">
        <w:rPr>
          <w:color w:val="FF0000"/>
        </w:rPr>
        <w:br/>
      </w:r>
      <w:r>
        <w:t xml:space="preserve">Department of Science and Computing, </w:t>
      </w:r>
      <w:r>
        <w:br/>
        <w:t>Waterford Institute of Technology, Waterford, Co. Waterford</w:t>
      </w:r>
      <w:r>
        <w:br/>
        <w:t>Ireland (Tel: 353-085-212-6940; e-mail: 20078735@mail.wit.ie).</w:t>
      </w:r>
      <w:r>
        <w:br/>
      </w:r>
    </w:p>
    <w:p w14:paraId="484529B4" w14:textId="77777777" w:rsidR="00E87CCB" w:rsidRPr="00310DF4" w:rsidRDefault="00E87CCB" w:rsidP="00E87CCB">
      <w:pPr>
        <w:pStyle w:val="StyleStyleAbstractLeft15cmFirstline0cmRight155"/>
        <w:rPr>
          <w:b w:val="0"/>
          <w:color w:val="FF0000"/>
        </w:rPr>
      </w:pPr>
      <w:r w:rsidRPr="001147B0">
        <w:rPr>
          <w:rStyle w:val="StyleAbstract10ptChar"/>
          <w:b/>
          <w:sz w:val="20"/>
        </w:rPr>
        <w:t>Abstract:</w:t>
      </w:r>
      <w:r>
        <w:t xml:space="preserve"> </w:t>
      </w:r>
      <w:r w:rsidR="001147B0" w:rsidRPr="00310DF4">
        <w:rPr>
          <w:b w:val="0"/>
          <w:color w:val="FF0000"/>
        </w:rPr>
        <w:t xml:space="preserve">Textual Domain offers a unique proposition for sentiment analysis. After the popularization of online social networks, </w:t>
      </w:r>
      <w:r w:rsidR="00891956" w:rsidRPr="00310DF4">
        <w:rPr>
          <w:b w:val="0"/>
          <w:color w:val="FF0000"/>
        </w:rPr>
        <w:t xml:space="preserve">social media were </w:t>
      </w:r>
      <w:r w:rsidR="001147B0" w:rsidRPr="00310DF4">
        <w:rPr>
          <w:b w:val="0"/>
          <w:color w:val="FF0000"/>
        </w:rPr>
        <w:t>naturally picked by the industry to evaluate the sentiments that related to their market segments. Twitter represents one of the most popular social media platform where people share the</w:t>
      </w:r>
      <w:r w:rsidR="001512F5" w:rsidRPr="00310DF4">
        <w:rPr>
          <w:b w:val="0"/>
          <w:color w:val="FF0000"/>
        </w:rPr>
        <w:t xml:space="preserve">ir opinions and sentiments using within the 140 characters space made available to them. </w:t>
      </w:r>
      <w:r w:rsidR="001147B0" w:rsidRPr="00310DF4">
        <w:rPr>
          <w:b w:val="0"/>
          <w:color w:val="FF0000"/>
        </w:rPr>
        <w:t xml:space="preserve">Keeping in view the volume of </w:t>
      </w:r>
      <w:r w:rsidR="001512F5" w:rsidRPr="00310DF4">
        <w:rPr>
          <w:b w:val="0"/>
          <w:color w:val="FF0000"/>
        </w:rPr>
        <w:t xml:space="preserve">content growing on Twitter on daily basis, it was </w:t>
      </w:r>
      <w:r w:rsidR="001147B0" w:rsidRPr="00310DF4">
        <w:rPr>
          <w:b w:val="0"/>
          <w:color w:val="FF0000"/>
        </w:rPr>
        <w:t xml:space="preserve">imperative to </w:t>
      </w:r>
      <w:r w:rsidR="001512F5" w:rsidRPr="00310DF4">
        <w:rPr>
          <w:b w:val="0"/>
          <w:color w:val="FF0000"/>
        </w:rPr>
        <w:t xml:space="preserve">device some automated tool that performs this sentiment score calculation for a define-able volume of content. A number of techniques have been developed for different aspects of sentiment analysis i.e. document level, sentence level etc. This study is targeted at development of another sentiment analysis tool that uses these available techniques to find their mutual correlation. Something that it calls “axis of honesty” and connects these axes to develop the overall </w:t>
      </w:r>
      <w:r w:rsidR="00612226" w:rsidRPr="00310DF4">
        <w:rPr>
          <w:b w:val="0"/>
          <w:color w:val="FF0000"/>
        </w:rPr>
        <w:t xml:space="preserve">success </w:t>
      </w:r>
      <w:r w:rsidR="001512F5" w:rsidRPr="00310DF4">
        <w:rPr>
          <w:b w:val="0"/>
          <w:color w:val="FF0000"/>
        </w:rPr>
        <w:t xml:space="preserve">score of a specific </w:t>
      </w:r>
      <w:r w:rsidR="00612226" w:rsidRPr="00310DF4">
        <w:rPr>
          <w:b w:val="0"/>
          <w:color w:val="FF0000"/>
        </w:rPr>
        <w:t xml:space="preserve">technology </w:t>
      </w:r>
      <w:r w:rsidR="001512F5" w:rsidRPr="00310DF4">
        <w:rPr>
          <w:b w:val="0"/>
          <w:color w:val="FF0000"/>
        </w:rPr>
        <w:t>product from within the fed Twitter corpus.</w:t>
      </w:r>
    </w:p>
    <w:p w14:paraId="205DB084" w14:textId="77777777"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w:t>
      </w:r>
      <w:r w:rsidR="001512F5">
        <w:rPr>
          <w:b w:val="0"/>
          <w:sz w:val="20"/>
        </w:rPr>
        <w:t>Social Media</w:t>
      </w:r>
      <w:r>
        <w:rPr>
          <w:b w:val="0"/>
          <w:sz w:val="20"/>
        </w:rPr>
        <w:t xml:space="preserve">, </w:t>
      </w:r>
      <w:r w:rsidR="00210F83">
        <w:rPr>
          <w:b w:val="0"/>
          <w:sz w:val="20"/>
        </w:rPr>
        <w:t>Binary Classification</w:t>
      </w:r>
      <w:r>
        <w:rPr>
          <w:b w:val="0"/>
          <w:sz w:val="20"/>
        </w:rPr>
        <w:t xml:space="preserve">, </w:t>
      </w:r>
      <w:r w:rsidR="001512F5">
        <w:rPr>
          <w:b w:val="0"/>
          <w:sz w:val="20"/>
        </w:rPr>
        <w:t>Text Mining, Sentiment Analysis</w:t>
      </w:r>
      <w:r w:rsidR="00891956">
        <w:rPr>
          <w:b w:val="0"/>
          <w:sz w:val="20"/>
        </w:rPr>
        <w:t>, technology release.</w:t>
      </w:r>
    </w:p>
    <w:p w14:paraId="45496E6D" w14:textId="77777777"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14:paraId="2D1E2776" w14:textId="77777777" w:rsidR="00E87CCB" w:rsidRDefault="00E87CCB" w:rsidP="00210F83">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rFonts w:ascii="Symbol" w:hAnsi="Symbol"/>
          <w:sz w:val="16"/>
        </w:rPr>
      </w:pPr>
    </w:p>
    <w:p w14:paraId="78DCA7DD" w14:textId="77777777" w:rsidR="00E87CCB" w:rsidRPr="00212660" w:rsidRDefault="00E87CCB" w:rsidP="00212660">
      <w:pPr>
        <w:pStyle w:val="ListParagraph"/>
        <w:numPr>
          <w:ilvl w:val="0"/>
          <w:numId w:val="22"/>
        </w:num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rPr>
          <w:b/>
        </w:rPr>
      </w:pPr>
      <w:r w:rsidRPr="00212660">
        <w:rPr>
          <w:b/>
        </w:rPr>
        <w:t>Introduction:</w:t>
      </w:r>
    </w:p>
    <w:p w14:paraId="4420CCDC" w14:textId="77777777" w:rsidR="00542B6F" w:rsidRPr="00212660" w:rsidRDefault="00212660" w:rsidP="00542B6F">
      <w:pPr>
        <w:spacing w:line="240" w:lineRule="auto"/>
        <w:ind w:firstLine="0"/>
        <w:rPr>
          <w:rFonts w:ascii="Arial" w:hAnsi="Arial" w:cs="Arial"/>
          <w:color w:val="FF0000"/>
          <w:sz w:val="28"/>
          <w:szCs w:val="35"/>
        </w:rPr>
      </w:pPr>
      <w:r w:rsidRPr="00212660">
        <w:rPr>
          <w:rFonts w:ascii="Arial" w:hAnsi="Arial" w:cs="Arial"/>
          <w:color w:val="FF0000"/>
          <w:sz w:val="28"/>
          <w:szCs w:val="35"/>
        </w:rPr>
        <w:t>Check if LNCS is required for</w:t>
      </w:r>
      <w:r>
        <w:rPr>
          <w:rFonts w:ascii="Arial" w:hAnsi="Arial" w:cs="Arial"/>
          <w:color w:val="FF0000"/>
          <w:sz w:val="28"/>
          <w:szCs w:val="35"/>
        </w:rPr>
        <w:t xml:space="preserve"> format of dissertation template..</w:t>
      </w:r>
    </w:p>
    <w:p w14:paraId="395FEC43" w14:textId="77777777" w:rsidR="00B97E68" w:rsidRDefault="00C72634" w:rsidP="00542B6F">
      <w:pPr>
        <w:spacing w:line="240" w:lineRule="auto"/>
      </w:pPr>
      <w:r>
        <w:t>As o</w:t>
      </w:r>
      <w:r w:rsidR="00542B6F" w:rsidRPr="00C72634">
        <w:t>nline social networks (OSNs)</w:t>
      </w:r>
      <w:r>
        <w:t xml:space="preserve"> have enabled worldwide consumers to openly communicate their experiences</w:t>
      </w:r>
      <w:r w:rsidR="00542B6F" w:rsidRPr="00C72634">
        <w:t xml:space="preserve">, </w:t>
      </w:r>
      <w:r w:rsidR="00B97E68">
        <w:t xml:space="preserve">it has created opportunities for </w:t>
      </w:r>
      <w:r>
        <w:t>technical communicators, marketing and public relations writers and pretty much any</w:t>
      </w:r>
      <w:r w:rsidR="00B97E68">
        <w:t xml:space="preserve"> company or individual that want to monitor their reputation or get timely feedback about their products and actions. Social media platforms including Twitter, Facebook, Message Boards, Blogs and user forums offer an explosion of user-generated content (UGC) that can be tapped to ad-hoc corpus building processes thus creating word lists relevant to specific organizational interests. This way, technical communicators as well as marketers can listen to their external users and accurately identify area of </w:t>
      </w:r>
      <w:r w:rsidR="005A2A8B">
        <w:t xml:space="preserve">need. </w:t>
      </w:r>
      <w:r w:rsidR="00B97E68" w:rsidRPr="00C72634">
        <w:t>Twitter is one of the most popular medium among social media that has contributed to reshaping the web from a mere static repository to a dynamic forum (microblogging service) where users can publish their thoughts and opinions along with other types of “user-generated content (UGC)” on any topic of interest. This content carries valuable information particularly for applications that require analysis of public opinion on a certain topic.</w:t>
      </w:r>
    </w:p>
    <w:p w14:paraId="2FF7A619" w14:textId="77777777" w:rsidR="00B97E68" w:rsidRDefault="00B97E68" w:rsidP="00542B6F">
      <w:pPr>
        <w:spacing w:line="240" w:lineRule="auto"/>
      </w:pPr>
    </w:p>
    <w:p w14:paraId="4AABEC2A" w14:textId="77777777" w:rsidR="005A2A8B" w:rsidRDefault="005A2A8B" w:rsidP="00542B6F">
      <w:pPr>
        <w:spacing w:line="240" w:lineRule="auto"/>
      </w:pPr>
      <w:r>
        <w:t xml:space="preserve">While sentiment analysis technology doesn’t stop us from </w:t>
      </w:r>
      <w:r w:rsidR="0099028B">
        <w:t>employing</w:t>
      </w:r>
      <w:r>
        <w:t xml:space="preserve"> artificial intelligence in a program </w:t>
      </w:r>
      <w:r w:rsidR="0099028B">
        <w:t>to measure</w:t>
      </w:r>
      <w:r>
        <w:t xml:space="preserve"> opinion scores on a specific subject, t</w:t>
      </w:r>
      <w:r w:rsidR="002E4C17" w:rsidRPr="00C72634">
        <w:t xml:space="preserve">his </w:t>
      </w:r>
      <w:r w:rsidR="000D7028" w:rsidRPr="00C72634">
        <w:t>study</w:t>
      </w:r>
      <w:r w:rsidR="002E4C17" w:rsidRPr="00C72634">
        <w:t xml:space="preserve"> focuses on </w:t>
      </w:r>
      <w:r>
        <w:t xml:space="preserve">the current need of a </w:t>
      </w:r>
      <w:r w:rsidR="00201CBE">
        <w:t>much simpler</w:t>
      </w:r>
      <w:r>
        <w:t xml:space="preserve"> approach of understanding public opinion</w:t>
      </w:r>
      <w:r w:rsidR="00201CBE">
        <w:t xml:space="preserve"> patterns</w:t>
      </w:r>
      <w:r>
        <w:t xml:space="preserve"> (sentiment analysis) about </w:t>
      </w:r>
      <w:r w:rsidR="0099028B">
        <w:t>a certain technology</w:t>
      </w:r>
      <w:r w:rsidR="00201CBE">
        <w:t xml:space="preserve"> </w:t>
      </w:r>
      <w:r w:rsidR="005252E8">
        <w:t>while maintaining</w:t>
      </w:r>
      <w:r w:rsidR="00201CBE">
        <w:t xml:space="preserve"> the socio-technical context from which these patterns emerge</w:t>
      </w:r>
      <w:r w:rsidR="0099028B">
        <w:t>.</w:t>
      </w:r>
      <w:r w:rsidR="00692632">
        <w:t xml:space="preserve"> It utilizes Amazon online public reviews about technology to train a binary classifier model on</w:t>
      </w:r>
      <w:r w:rsidR="00094547">
        <w:t xml:space="preserve"> success of technology release and the same model is later used to predict success for upcoming technology products.</w:t>
      </w:r>
    </w:p>
    <w:p w14:paraId="408FF45B" w14:textId="77777777" w:rsidR="00094547" w:rsidRDefault="00094547" w:rsidP="00F032B1">
      <w:pPr>
        <w:spacing w:line="240" w:lineRule="auto"/>
        <w:ind w:firstLine="0"/>
        <w:rPr>
          <w:color w:val="FF0000"/>
        </w:rPr>
      </w:pPr>
    </w:p>
    <w:p w14:paraId="6D9E0C84" w14:textId="77777777" w:rsidR="00542B6F" w:rsidRPr="00094547" w:rsidRDefault="00542B6F" w:rsidP="00F032B1">
      <w:pPr>
        <w:spacing w:line="240" w:lineRule="auto"/>
        <w:ind w:firstLine="0"/>
      </w:pPr>
      <w:r w:rsidRPr="00094547">
        <w:fldChar w:fldCharType="begin"/>
      </w:r>
      <w:r w:rsidR="00C57E67" w:rsidRPr="00094547">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094547">
        <w:fldChar w:fldCharType="separate"/>
      </w:r>
      <w:r w:rsidRPr="00094547">
        <w:t>(Feldman, 2013)</w:t>
      </w:r>
      <w:r w:rsidRPr="00094547">
        <w:fldChar w:fldCharType="end"/>
      </w:r>
      <w:r w:rsidRPr="00094547">
        <w:t xml:space="preserve"> </w:t>
      </w:r>
      <w:r w:rsidR="00C57E67" w:rsidRPr="00094547">
        <w:t>Defines ‘Sentiment Analysis’ or ‘Opinion Mining’ as the task of finding opinions of authors about specific entities. He e</w:t>
      </w:r>
      <w:r w:rsidRPr="00094547">
        <w:t>xplains how there is a huge explosion of ‘sentiments’ available from social media including Twitter, Facebook, message boards, blogs, a</w:t>
      </w:r>
      <w:r w:rsidR="00C03BA4" w:rsidRPr="00094547">
        <w:t>nd user forums.</w:t>
      </w:r>
      <w:r w:rsidR="00A61D00" w:rsidRPr="00094547">
        <w:t xml:space="preserve"> </w:t>
      </w:r>
      <w:r w:rsidR="00C03BA4" w:rsidRPr="00094547">
        <w:t>This</w:t>
      </w:r>
      <w:r w:rsidRPr="00094547">
        <w:t xml:space="preserve"> </w:t>
      </w:r>
      <w:r w:rsidR="00C03BA4" w:rsidRPr="00094547">
        <w:t>opinionated information</w:t>
      </w:r>
      <w:r w:rsidRPr="00094547">
        <w:t xml:space="preserve"> </w:t>
      </w:r>
      <w:r w:rsidR="00C03BA4" w:rsidRPr="00094547">
        <w:t>is</w:t>
      </w:r>
      <w:r w:rsidRPr="00094547">
        <w:t xml:space="preserve"> a gold mine for companies and individuals that want to monitor their reputation </w:t>
      </w:r>
      <w:r w:rsidR="00A61D00" w:rsidRPr="00094547">
        <w:t>or</w:t>
      </w:r>
      <w:r w:rsidRPr="00094547">
        <w:t xml:space="preserve"> get timely feedback about their products and actions</w:t>
      </w:r>
      <w:r w:rsidR="00A61D00" w:rsidRPr="00094547">
        <w:t>, may they be about product release</w:t>
      </w:r>
      <w:r w:rsidRPr="00094547">
        <w:t xml:space="preserve">. Sentiment analysis offers these organizations the ability to monitor the different social media </w:t>
      </w:r>
      <w:r w:rsidRPr="00094547">
        <w:lastRenderedPageBreak/>
        <w:t xml:space="preserve">sites in real time and act accordingly. Marketing managers, campaign managers, politicians, equity investors </w:t>
      </w:r>
      <w:r w:rsidR="00A61D00" w:rsidRPr="00094547">
        <w:t>or</w:t>
      </w:r>
      <w:r w:rsidRPr="00094547">
        <w:t xml:space="preserve"> </w:t>
      </w:r>
      <w:r w:rsidR="00A61D00" w:rsidRPr="00094547">
        <w:t xml:space="preserve">even </w:t>
      </w:r>
      <w:r w:rsidRPr="00094547">
        <w:t xml:space="preserve">online shoppers </w:t>
      </w:r>
      <w:r w:rsidR="00A61D00" w:rsidRPr="00094547">
        <w:t>can</w:t>
      </w:r>
      <w:r w:rsidRPr="00094547">
        <w:t xml:space="preserve"> direct</w:t>
      </w:r>
      <w:r w:rsidR="00A61D00" w:rsidRPr="00094547">
        <w:t>ly</w:t>
      </w:r>
      <w:r w:rsidRPr="00094547">
        <w:t xml:space="preserve"> benef</w:t>
      </w:r>
      <w:r w:rsidR="00A61D00" w:rsidRPr="00094547">
        <w:t>it</w:t>
      </w:r>
      <w:r w:rsidRPr="00094547">
        <w:t xml:space="preserve"> </w:t>
      </w:r>
      <w:r w:rsidR="00A61D00" w:rsidRPr="00094547">
        <w:t xml:space="preserve">from this </w:t>
      </w:r>
      <w:r w:rsidRPr="00094547">
        <w:t xml:space="preserve">sentiment analysis technology. </w:t>
      </w:r>
      <w:r w:rsidRPr="00094547">
        <w:fldChar w:fldCharType="begin"/>
      </w:r>
      <w:r w:rsidR="00C57E67" w:rsidRPr="00094547">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094547">
        <w:fldChar w:fldCharType="separate"/>
      </w:r>
      <w:r w:rsidRPr="00094547">
        <w:t>(Feldman, 2013)</w:t>
      </w:r>
      <w:r w:rsidRPr="00094547">
        <w:fldChar w:fldCharType="end"/>
      </w:r>
      <w:r w:rsidRPr="00094547">
        <w:t>.</w:t>
      </w:r>
    </w:p>
    <w:p w14:paraId="63530C67" w14:textId="77777777" w:rsidR="00E34F68" w:rsidRPr="00B83EA4" w:rsidRDefault="00E34F68" w:rsidP="00F032B1">
      <w:pPr>
        <w:spacing w:line="240" w:lineRule="auto"/>
        <w:ind w:firstLine="0"/>
        <w:rPr>
          <w:color w:val="FF0000"/>
        </w:rPr>
      </w:pPr>
    </w:p>
    <w:p w14:paraId="040FAD5A" w14:textId="77777777" w:rsidR="00E34F68" w:rsidRPr="00094547" w:rsidRDefault="00A44688" w:rsidP="00E34F68">
      <w:pPr>
        <w:spacing w:line="240" w:lineRule="auto"/>
        <w:ind w:firstLine="0"/>
        <w:rPr>
          <w:b/>
          <w:sz w:val="22"/>
          <w:szCs w:val="22"/>
        </w:rPr>
      </w:pPr>
      <w:r>
        <w:rPr>
          <w:b/>
          <w:sz w:val="22"/>
          <w:szCs w:val="22"/>
        </w:rPr>
        <w:t xml:space="preserve">1.1 </w:t>
      </w:r>
      <w:r w:rsidR="00E34F68" w:rsidRPr="00094547">
        <w:rPr>
          <w:b/>
          <w:sz w:val="22"/>
          <w:szCs w:val="22"/>
        </w:rPr>
        <w:t>Twitter:</w:t>
      </w:r>
    </w:p>
    <w:p w14:paraId="687A18AE" w14:textId="77777777" w:rsidR="00E34F68" w:rsidRPr="00094547" w:rsidRDefault="00E34F68" w:rsidP="00E34F68">
      <w:pPr>
        <w:spacing w:line="240" w:lineRule="auto"/>
        <w:ind w:firstLine="0"/>
      </w:pPr>
    </w:p>
    <w:p w14:paraId="2F11B3E3" w14:textId="77777777" w:rsidR="00E34F68" w:rsidRPr="00094547" w:rsidRDefault="00E34F68" w:rsidP="00E34F68">
      <w:pPr>
        <w:spacing w:line="240" w:lineRule="auto"/>
        <w:ind w:firstLine="0"/>
      </w:pPr>
      <w:r w:rsidRPr="00094547">
        <w:t xml:space="preserve">Twitter is one of the most popular microblogging platform </w:t>
      </w:r>
      <w:r w:rsidR="00882DE7" w:rsidRPr="00094547">
        <w:t>(</w:t>
      </w:r>
      <w:r w:rsidRPr="00094547">
        <w:t>launched in 2006</w:t>
      </w:r>
      <w:r w:rsidR="00882DE7" w:rsidRPr="00094547">
        <w:t>) that can also be an amazing mine for text and social web analyses</w:t>
      </w:r>
      <w:r w:rsidRPr="00094547">
        <w:t xml:space="preserve">. As a rough estimate taken in 2016 by </w:t>
      </w:r>
      <w:r w:rsidRPr="00094547">
        <w:fldChar w:fldCharType="begin"/>
      </w:r>
      <w:r w:rsidRPr="00094547">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094547">
        <w:fldChar w:fldCharType="separate"/>
      </w:r>
      <w:r w:rsidRPr="00094547">
        <w:rPr>
          <w:noProof/>
        </w:rPr>
        <w:t>(Giachanou and Crestani, 2016)</w:t>
      </w:r>
      <w:r w:rsidRPr="00094547">
        <w:fldChar w:fldCharType="end"/>
      </w:r>
      <w:r w:rsidRPr="00094547">
        <w:t xml:space="preserve">, Twitter had 284 million users who posted 500 million messages per day. Characterized by the ease of access and download of posts published through the system, it was considered one of the largest datasets of user-generated content. </w:t>
      </w:r>
      <w:r w:rsidR="00F65256" w:rsidRPr="00094547">
        <w:t>Twitter</w:t>
      </w:r>
      <w:r w:rsidRPr="00094547">
        <w:t xml:space="preserve"> is considered an informal mode of social media content.</w:t>
      </w:r>
    </w:p>
    <w:p w14:paraId="552EDBC9" w14:textId="77777777" w:rsidR="00E34F68" w:rsidRPr="00094547" w:rsidRDefault="00E34F68" w:rsidP="00E34F68">
      <w:pPr>
        <w:spacing w:line="240" w:lineRule="auto"/>
        <w:ind w:firstLine="0"/>
      </w:pPr>
    </w:p>
    <w:p w14:paraId="01B2A370" w14:textId="77777777" w:rsidR="00E34F68" w:rsidRPr="00094547" w:rsidRDefault="00A44688" w:rsidP="00E34F68">
      <w:pPr>
        <w:spacing w:line="240" w:lineRule="auto"/>
        <w:ind w:firstLine="0"/>
        <w:rPr>
          <w:b/>
          <w:sz w:val="22"/>
        </w:rPr>
      </w:pPr>
      <w:r>
        <w:rPr>
          <w:b/>
          <w:sz w:val="22"/>
        </w:rPr>
        <w:t xml:space="preserve">1.1.1 </w:t>
      </w:r>
      <w:r w:rsidR="00E34F68" w:rsidRPr="00094547">
        <w:rPr>
          <w:b/>
          <w:sz w:val="22"/>
        </w:rPr>
        <w:t>Tweet:</w:t>
      </w:r>
    </w:p>
    <w:p w14:paraId="3D34A501" w14:textId="77777777" w:rsidR="00E34F68" w:rsidRPr="00094547" w:rsidRDefault="00E34F68" w:rsidP="00E34F68">
      <w:pPr>
        <w:spacing w:line="240" w:lineRule="auto"/>
        <w:ind w:firstLine="0"/>
      </w:pPr>
    </w:p>
    <w:p w14:paraId="27AADC60" w14:textId="77777777" w:rsidR="00E34F68" w:rsidRPr="00094547" w:rsidRDefault="00E34F68" w:rsidP="00E34F68">
      <w:pPr>
        <w:spacing w:line="240" w:lineRule="auto"/>
        <w:ind w:firstLine="0"/>
      </w:pPr>
      <w:r w:rsidRPr="00094547">
        <w:t xml:space="preserve">A single message posted on Twitter is called </w:t>
      </w:r>
      <w:r w:rsidR="006F5451" w:rsidRPr="00094547">
        <w:t>a “</w:t>
      </w:r>
      <w:r w:rsidRPr="00094547">
        <w:t>Tweet</w:t>
      </w:r>
      <w:r w:rsidR="006F5451" w:rsidRPr="00094547">
        <w:t>”</w:t>
      </w:r>
      <w:r w:rsidRPr="00094547">
        <w:t>. Its content may at maximum stretch over 140 characters that can vary from personal information or opinion about products or events to other content types such as photos, videos, news or even links.</w:t>
      </w:r>
    </w:p>
    <w:p w14:paraId="60D52484" w14:textId="77777777" w:rsidR="00E34F68" w:rsidRPr="00094547" w:rsidRDefault="00E34F68" w:rsidP="00E34F68">
      <w:pPr>
        <w:spacing w:line="240" w:lineRule="auto"/>
        <w:ind w:firstLine="0"/>
      </w:pPr>
    </w:p>
    <w:p w14:paraId="6BE6CD64" w14:textId="77777777" w:rsidR="00A44688" w:rsidRPr="001A7E3A" w:rsidRDefault="00A44688" w:rsidP="00A44688">
      <w:pPr>
        <w:spacing w:line="240" w:lineRule="auto"/>
        <w:ind w:firstLine="0"/>
        <w:rPr>
          <w:sz w:val="16"/>
          <w:szCs w:val="16"/>
        </w:rPr>
      </w:pPr>
      <w:r>
        <w:rPr>
          <w:b/>
          <w:sz w:val="22"/>
          <w:szCs w:val="22"/>
        </w:rPr>
        <w:t xml:space="preserve">1.2 </w:t>
      </w:r>
    </w:p>
    <w:p w14:paraId="106275AF" w14:textId="77777777" w:rsidR="006F08D9" w:rsidRPr="001A7E3A" w:rsidRDefault="006F08D9" w:rsidP="00F76238">
      <w:pPr>
        <w:pStyle w:val="ListParagraph"/>
        <w:numPr>
          <w:ilvl w:val="0"/>
          <w:numId w:val="8"/>
        </w:numPr>
        <w:spacing w:line="240" w:lineRule="auto"/>
        <w:rPr>
          <w:rFonts w:ascii="Times New Roman" w:hAnsi="Times New Roman" w:cs="Times New Roman"/>
          <w:sz w:val="16"/>
          <w:szCs w:val="16"/>
        </w:rPr>
      </w:pPr>
    </w:p>
    <w:p w14:paraId="2C4973E5" w14:textId="77777777" w:rsidR="00385E90" w:rsidRPr="001A7E3A" w:rsidRDefault="00454DB4" w:rsidP="0033516A">
      <w:pPr>
        <w:spacing w:line="240" w:lineRule="auto"/>
        <w:ind w:firstLine="0"/>
      </w:pPr>
      <w:r w:rsidRPr="001A7E3A">
        <w:t>It is relevant to mention here that t</w:t>
      </w:r>
      <w:r w:rsidR="00103236" w:rsidRPr="001A7E3A">
        <w:t>his research is likely to have a universal application. The main outcome of thi</w:t>
      </w:r>
      <w:r w:rsidR="00CE221A" w:rsidRPr="001A7E3A">
        <w:t xml:space="preserve">s research is supposed to be a binary indicator representing prediction about the success of technology product release. This could either be </w:t>
      </w:r>
      <w:r w:rsidR="00385E90" w:rsidRPr="001A7E3A">
        <w:t>‘S</w:t>
      </w:r>
      <w:r w:rsidR="00CE221A" w:rsidRPr="001A7E3A">
        <w:t>uccess</w:t>
      </w:r>
      <w:r w:rsidR="00385E90" w:rsidRPr="001A7E3A">
        <w:t>’</w:t>
      </w:r>
      <w:r w:rsidR="00CE221A" w:rsidRPr="001A7E3A">
        <w:t xml:space="preserve"> or </w:t>
      </w:r>
      <w:r w:rsidR="00385E90" w:rsidRPr="001A7E3A">
        <w:t>‘F</w:t>
      </w:r>
      <w:r w:rsidR="00CE221A" w:rsidRPr="001A7E3A">
        <w:t>ailure</w:t>
      </w:r>
      <w:r w:rsidR="00385E90" w:rsidRPr="001A7E3A">
        <w:t>’</w:t>
      </w:r>
      <w:r w:rsidR="00CE221A" w:rsidRPr="001A7E3A">
        <w:t>.</w:t>
      </w:r>
      <w:r w:rsidRPr="001A7E3A">
        <w:t xml:space="preserve"> The overall sentiment score</w:t>
      </w:r>
      <w:r w:rsidR="00103236" w:rsidRPr="001A7E3A">
        <w:t xml:space="preserve"> </w:t>
      </w:r>
      <w:r w:rsidRPr="001A7E3A">
        <w:t>across the Twitter corpus can finally be presented to the user using some visualization tool</w:t>
      </w:r>
      <w:r w:rsidR="001A7E3A">
        <w:t xml:space="preserve"> or mere as WordCloud</w:t>
      </w:r>
      <w:r w:rsidRPr="001A7E3A">
        <w:t>.</w:t>
      </w:r>
    </w:p>
    <w:p w14:paraId="18EFF04F" w14:textId="77777777" w:rsidR="00385E90" w:rsidRPr="00B83EA4" w:rsidRDefault="00385E90" w:rsidP="0033516A">
      <w:pPr>
        <w:spacing w:line="240" w:lineRule="auto"/>
        <w:ind w:firstLine="0"/>
        <w:rPr>
          <w:color w:val="FF0000"/>
        </w:rPr>
      </w:pPr>
    </w:p>
    <w:p w14:paraId="47E2D18D" w14:textId="77777777" w:rsidR="00254458" w:rsidRDefault="00C57E67" w:rsidP="00254458">
      <w:pPr>
        <w:spacing w:line="240" w:lineRule="auto"/>
        <w:ind w:firstLine="0"/>
      </w:pPr>
      <w:r w:rsidRPr="00254458">
        <w:t xml:space="preserve">According to </w:t>
      </w:r>
      <w:r w:rsidRPr="00254458">
        <w:fldChar w:fldCharType="begin"/>
      </w:r>
      <w:r w:rsidRPr="00254458">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254458">
        <w:fldChar w:fldCharType="separate"/>
      </w:r>
      <w:r w:rsidRPr="00254458">
        <w:rPr>
          <w:noProof/>
        </w:rPr>
        <w:t>(Feldman, 2013)</w:t>
      </w:r>
      <w:r w:rsidRPr="00254458">
        <w:fldChar w:fldCharType="end"/>
      </w:r>
      <w:r w:rsidRPr="00254458">
        <w:t xml:space="preserve">, </w:t>
      </w:r>
      <w:r w:rsidR="00542B6F" w:rsidRPr="00254458">
        <w:t>More than 7,000 articles have been written about sentiment analysis and various startups are developing tools and strategies to extract sentiments from text.</w:t>
      </w:r>
      <w:r w:rsidR="00A027FD" w:rsidRPr="00254458">
        <w:t xml:space="preserve"> The scope of this study is therefore being drifted more towards </w:t>
      </w:r>
      <w:r w:rsidR="00CB3AD3" w:rsidRPr="00254458">
        <w:t>contribution</w:t>
      </w:r>
      <w:r w:rsidR="00A027FD" w:rsidRPr="00254458">
        <w:t xml:space="preserve"> to quality (as compared to variety) of results</w:t>
      </w:r>
      <w:r w:rsidR="00CB3AD3" w:rsidRPr="00254458">
        <w:t xml:space="preserve"> and to make it more manageable, </w:t>
      </w:r>
      <w:r w:rsidR="005F651D" w:rsidRPr="00254458">
        <w:t xml:space="preserve">it </w:t>
      </w:r>
      <w:r w:rsidR="00CB3AD3" w:rsidRPr="00254458">
        <w:t xml:space="preserve">is </w:t>
      </w:r>
      <w:r w:rsidR="005F651D" w:rsidRPr="00254458">
        <w:t xml:space="preserve">also </w:t>
      </w:r>
      <w:r w:rsidR="00CB3AD3" w:rsidRPr="00254458">
        <w:t xml:space="preserve">being confined only to </w:t>
      </w:r>
      <w:r w:rsidR="00CB3AD3" w:rsidRPr="00254458">
        <w:rPr>
          <w:i/>
        </w:rPr>
        <w:t>subjective sentences</w:t>
      </w:r>
      <w:r w:rsidR="00CB3AD3" w:rsidRPr="00254458">
        <w:t xml:space="preserve"> (that contain opinions, beliefs and views) as opposed to </w:t>
      </w:r>
      <w:r w:rsidR="00CB3AD3" w:rsidRPr="00254458">
        <w:rPr>
          <w:i/>
        </w:rPr>
        <w:t>objective sentences</w:t>
      </w:r>
      <w:r w:rsidR="00CB3AD3" w:rsidRPr="00254458">
        <w:t xml:space="preserve"> (that contain factual information). Subjective sentences carry the essence of sentimental information</w:t>
      </w:r>
      <w:r w:rsidR="005F651D" w:rsidRPr="00254458">
        <w:t xml:space="preserve"> (opinions, beliefs and views) while objective sentences contain factual information that is more suitable to areas like stock picking.</w:t>
      </w:r>
      <w:r w:rsidR="0033516A" w:rsidRPr="00254458">
        <w:t xml:space="preserve"> </w:t>
      </w:r>
      <w:r w:rsidR="00B613F2" w:rsidRPr="00254458">
        <w:t xml:space="preserve">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w:t>
      </w:r>
      <w:r w:rsidR="0033516A" w:rsidRPr="00254458">
        <w:t>In order to limit the scope of research, follow</w:t>
      </w:r>
      <w:r w:rsidR="00254458">
        <w:t>ing assumptions are being made.</w:t>
      </w:r>
    </w:p>
    <w:p w14:paraId="638DF9AB" w14:textId="77777777" w:rsidR="00455863" w:rsidRPr="00254458" w:rsidRDefault="00455863" w:rsidP="00254458">
      <w:pPr>
        <w:spacing w:line="240" w:lineRule="auto"/>
        <w:ind w:firstLine="0"/>
      </w:pPr>
    </w:p>
    <w:p w14:paraId="58B00117"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hat</w:t>
      </w:r>
      <w:r w:rsidR="00254458" w:rsidRPr="00455863">
        <w:rPr>
          <w:rFonts w:ascii="Times New Roman" w:hAnsi="Times New Roman" w:cs="Times New Roman"/>
          <w:sz w:val="20"/>
          <w:szCs w:val="20"/>
        </w:rPr>
        <w:t xml:space="preserve"> only English</w:t>
      </w:r>
      <w:r w:rsidRPr="00455863">
        <w:rPr>
          <w:rFonts w:ascii="Times New Roman" w:hAnsi="Times New Roman" w:cs="Times New Roman"/>
          <w:sz w:val="20"/>
          <w:szCs w:val="20"/>
        </w:rPr>
        <w:t xml:space="preserve"> tweets </w:t>
      </w:r>
      <w:r w:rsidR="00254458" w:rsidRPr="00455863">
        <w:rPr>
          <w:rFonts w:ascii="Times New Roman" w:hAnsi="Times New Roman" w:cs="Times New Roman"/>
          <w:sz w:val="20"/>
          <w:szCs w:val="20"/>
        </w:rPr>
        <w:t>will be considered in this study</w:t>
      </w:r>
      <w:r w:rsidRPr="00455863">
        <w:rPr>
          <w:rFonts w:ascii="Times New Roman" w:hAnsi="Times New Roman" w:cs="Times New Roman"/>
          <w:sz w:val="20"/>
          <w:szCs w:val="20"/>
        </w:rPr>
        <w:t>. Re-tweets are excluded from the analysis.</w:t>
      </w:r>
    </w:p>
    <w:p w14:paraId="7326C5BD"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455863">
        <w:rPr>
          <w:rFonts w:ascii="Times New Roman" w:hAnsi="Times New Roman" w:cs="Times New Roman"/>
          <w:sz w:val="20"/>
          <w:szCs w:val="20"/>
        </w:rPr>
        <w:t>“</w:t>
      </w:r>
      <w:r w:rsidR="00400459" w:rsidRPr="00455863">
        <w:rPr>
          <w:rFonts w:ascii="Times New Roman" w:hAnsi="Times New Roman" w:cs="Times New Roman"/>
          <w:sz w:val="20"/>
          <w:szCs w:val="20"/>
        </w:rPr>
        <w:t>T</w:t>
      </w:r>
      <w:r w:rsidRPr="00455863">
        <w:rPr>
          <w:rFonts w:ascii="Times New Roman" w:hAnsi="Times New Roman" w:cs="Times New Roman"/>
          <w:sz w:val="20"/>
          <w:szCs w:val="20"/>
        </w:rPr>
        <w:t>witterati</w:t>
      </w:r>
      <w:r w:rsidR="00FA55F8" w:rsidRPr="00455863">
        <w:rPr>
          <w:rFonts w:ascii="Times New Roman" w:hAnsi="Times New Roman" w:cs="Times New Roman"/>
          <w:sz w:val="20"/>
          <w:szCs w:val="20"/>
        </w:rPr>
        <w:t>”</w:t>
      </w:r>
      <w:r w:rsidRPr="00455863">
        <w:rPr>
          <w:rFonts w:ascii="Times New Roman" w:hAnsi="Times New Roman" w:cs="Times New Roman"/>
          <w:sz w:val="20"/>
          <w:szCs w:val="20"/>
        </w:rPr>
        <w:t xml:space="preserve"> (more reasonable in the context of document-level sentiment analysis)</w:t>
      </w:r>
      <w:r w:rsidR="00455863">
        <w:rPr>
          <w:rFonts w:ascii="Times New Roman" w:hAnsi="Times New Roman" w:cs="Times New Roman"/>
          <w:sz w:val="20"/>
          <w:szCs w:val="20"/>
        </w:rPr>
        <w:t>.</w:t>
      </w:r>
      <w:r w:rsidRPr="00455863">
        <w:rPr>
          <w:rFonts w:ascii="Times New Roman" w:hAnsi="Times New Roman" w:cs="Times New Roman"/>
          <w:sz w:val="20"/>
          <w:szCs w:val="20"/>
        </w:rPr>
        <w:t xml:space="preserve"> </w:t>
      </w:r>
    </w:p>
    <w:p w14:paraId="317CE390" w14:textId="77777777" w:rsidR="0033516A" w:rsidRPr="00455863" w:rsidRDefault="0033516A"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hat we know the identity of the entity discussed in the sentence.</w:t>
      </w:r>
    </w:p>
    <w:p w14:paraId="1F32E78D" w14:textId="77777777" w:rsidR="0081794F" w:rsidRPr="00455863" w:rsidRDefault="0081794F" w:rsidP="0081794F">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It is assumed that each phrase in the sentence also contains just one opinion.</w:t>
      </w:r>
    </w:p>
    <w:p w14:paraId="7EE9D6B3" w14:textId="77777777" w:rsidR="0033516A" w:rsidRPr="00455863" w:rsidRDefault="0081794F" w:rsidP="0033516A">
      <w:pPr>
        <w:pStyle w:val="ListParagraph"/>
        <w:numPr>
          <w:ilvl w:val="0"/>
          <w:numId w:val="7"/>
        </w:numPr>
        <w:spacing w:after="0" w:line="240" w:lineRule="auto"/>
        <w:rPr>
          <w:rFonts w:ascii="Times New Roman" w:hAnsi="Times New Roman" w:cs="Times New Roman"/>
          <w:sz w:val="20"/>
          <w:szCs w:val="20"/>
        </w:rPr>
      </w:pPr>
      <w:r w:rsidRPr="00455863">
        <w:rPr>
          <w:rFonts w:ascii="Times New Roman" w:hAnsi="Times New Roman" w:cs="Times New Roman"/>
          <w:sz w:val="20"/>
          <w:szCs w:val="20"/>
        </w:rPr>
        <w:t>To further relax the situation, it is assumed t</w:t>
      </w:r>
      <w:r w:rsidR="0033516A" w:rsidRPr="00455863">
        <w:rPr>
          <w:rFonts w:ascii="Times New Roman" w:hAnsi="Times New Roman" w:cs="Times New Roman"/>
          <w:sz w:val="20"/>
          <w:szCs w:val="20"/>
        </w:rPr>
        <w:t>hat there is a single opinion in each sentence.</w:t>
      </w:r>
    </w:p>
    <w:p w14:paraId="6BDE7FFE" w14:textId="77777777" w:rsidR="00EA57D5" w:rsidRPr="00455863" w:rsidRDefault="00EA57D5" w:rsidP="00EA57D5">
      <w:pPr>
        <w:spacing w:line="240" w:lineRule="auto"/>
      </w:pPr>
    </w:p>
    <w:p w14:paraId="51E133ED" w14:textId="77777777" w:rsidR="00EA57D5" w:rsidRPr="00455863" w:rsidRDefault="00EA57D5" w:rsidP="00EA57D5">
      <w:pPr>
        <w:spacing w:line="240" w:lineRule="auto"/>
        <w:ind w:firstLine="0"/>
        <w:rPr>
          <w:b/>
          <w:sz w:val="22"/>
        </w:rPr>
      </w:pPr>
      <w:r w:rsidRPr="00455863">
        <w:rPr>
          <w:b/>
          <w:sz w:val="22"/>
        </w:rPr>
        <w:t>Ethical</w:t>
      </w:r>
      <w:r w:rsidR="00BD7299" w:rsidRPr="00455863">
        <w:rPr>
          <w:b/>
          <w:sz w:val="22"/>
        </w:rPr>
        <w:t xml:space="preserve"> considerations</w:t>
      </w:r>
      <w:r w:rsidRPr="00455863">
        <w:rPr>
          <w:b/>
          <w:sz w:val="22"/>
        </w:rPr>
        <w:t>:</w:t>
      </w:r>
    </w:p>
    <w:p w14:paraId="4791E04A" w14:textId="77777777" w:rsidR="00FA223B" w:rsidRPr="00455863" w:rsidRDefault="00FA223B" w:rsidP="00EA57D5">
      <w:pPr>
        <w:spacing w:line="240" w:lineRule="auto"/>
        <w:ind w:firstLine="0"/>
      </w:pPr>
    </w:p>
    <w:p w14:paraId="425664E1" w14:textId="77777777" w:rsidR="00FA223B" w:rsidRPr="00455863" w:rsidRDefault="00FA223B" w:rsidP="00EA57D5">
      <w:pPr>
        <w:spacing w:line="240" w:lineRule="auto"/>
        <w:ind w:firstLine="0"/>
      </w:pPr>
      <w:r w:rsidRPr="00455863">
        <w:t xml:space="preserve">Privacy in Twitter </w:t>
      </w:r>
      <w:r w:rsidR="00BD7299" w:rsidRPr="00455863">
        <w:t xml:space="preserve">is not an issue since </w:t>
      </w:r>
      <w:r w:rsidRPr="00455863">
        <w:t>Twitter allows users to post messages on its platf</w:t>
      </w:r>
      <w:r w:rsidR="00692632" w:rsidRPr="00455863">
        <w:t>orm after a registration phase. D</w:t>
      </w:r>
      <w:r w:rsidRPr="00455863">
        <w:t xml:space="preserve">uring </w:t>
      </w:r>
      <w:r w:rsidR="00692632" w:rsidRPr="00455863">
        <w:t xml:space="preserve">registration, </w:t>
      </w:r>
      <w:r w:rsidRPr="00455863">
        <w:t xml:space="preserve">the user is asked to select a unique pseudonym (username) that further serves as the user’s identity. </w:t>
      </w:r>
      <w:r w:rsidR="00F51AA3" w:rsidRPr="00455863">
        <w:t xml:space="preserve">Users may choose to use their original identity instead. </w:t>
      </w:r>
      <w:r w:rsidRPr="00455863">
        <w:t>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14:paraId="0768D818" w14:textId="77777777" w:rsidR="00F51AA3" w:rsidRPr="00455863" w:rsidRDefault="00F51AA3" w:rsidP="00EA57D5">
      <w:pPr>
        <w:spacing w:line="240" w:lineRule="auto"/>
        <w:ind w:firstLine="0"/>
      </w:pPr>
    </w:p>
    <w:p w14:paraId="5C36C7B7" w14:textId="77777777" w:rsidR="00556684" w:rsidRPr="00455863" w:rsidRDefault="00F51AA3" w:rsidP="00F51AA3">
      <w:pPr>
        <w:spacing w:line="240" w:lineRule="auto"/>
        <w:ind w:firstLine="0"/>
      </w:pPr>
      <w:r w:rsidRPr="00455863">
        <w:t xml:space="preserve">The study is designed around sentiment analysis of a particular subject that will limit the scope at group level, not an individual user. The topic of interest is also related to “Technology Release” that lies in the public domain and does </w:t>
      </w:r>
      <w:r w:rsidRPr="00455863">
        <w:lastRenderedPageBreak/>
        <w:t>not pose any privacy challenges. Furthermore, the scope of this study at every level will be defined after a detailed consideration of all possible privacy aspects. The possibility of a misuse or breach of privacy will be minimized.</w:t>
      </w:r>
    </w:p>
    <w:p w14:paraId="3C989DC2" w14:textId="77777777" w:rsidR="003157C1" w:rsidRPr="00455863" w:rsidRDefault="003157C1" w:rsidP="003157C1">
      <w:pPr>
        <w:spacing w:line="240" w:lineRule="auto"/>
        <w:ind w:firstLine="0"/>
        <w:rPr>
          <w:sz w:val="24"/>
          <w:szCs w:val="28"/>
        </w:rPr>
      </w:pPr>
    </w:p>
    <w:p w14:paraId="45E8F2FE" w14:textId="77777777" w:rsidR="003755BF" w:rsidRPr="00556684" w:rsidRDefault="003755BF" w:rsidP="00556684">
      <w:pPr>
        <w:pStyle w:val="ListParagraph"/>
        <w:numPr>
          <w:ilvl w:val="1"/>
          <w:numId w:val="21"/>
        </w:numPr>
        <w:spacing w:line="240" w:lineRule="auto"/>
        <w:rPr>
          <w:b/>
          <w:szCs w:val="28"/>
        </w:rPr>
      </w:pPr>
      <w:r w:rsidRPr="00556684">
        <w:rPr>
          <w:b/>
          <w:szCs w:val="28"/>
        </w:rPr>
        <w:t>Research Questions:</w:t>
      </w:r>
    </w:p>
    <w:p w14:paraId="14BEDA1C" w14:textId="77777777" w:rsidR="00103236" w:rsidRPr="00455863" w:rsidRDefault="00103236" w:rsidP="00103236">
      <w:pPr>
        <w:spacing w:line="240" w:lineRule="auto"/>
        <w:ind w:firstLine="0"/>
        <w:rPr>
          <w:b/>
          <w:sz w:val="22"/>
          <w:szCs w:val="28"/>
        </w:rPr>
      </w:pPr>
    </w:p>
    <w:p w14:paraId="78C223DC" w14:textId="77777777" w:rsidR="00627D50" w:rsidRPr="00455863" w:rsidRDefault="00DC128A" w:rsidP="00103236">
      <w:pPr>
        <w:spacing w:line="240" w:lineRule="auto"/>
        <w:ind w:firstLine="0"/>
        <w:rPr>
          <w:szCs w:val="28"/>
        </w:rPr>
      </w:pPr>
      <w:r w:rsidRPr="00455863">
        <w:rPr>
          <w:szCs w:val="28"/>
        </w:rPr>
        <w:t xml:space="preserve">The purpose of this </w:t>
      </w:r>
      <w:r w:rsidR="009E7626" w:rsidRPr="00455863">
        <w:rPr>
          <w:szCs w:val="28"/>
        </w:rPr>
        <w:t>research</w:t>
      </w:r>
      <w:r w:rsidRPr="00455863">
        <w:rPr>
          <w:szCs w:val="28"/>
        </w:rPr>
        <w:t xml:space="preserve"> is to </w:t>
      </w:r>
      <w:r w:rsidR="009E7626" w:rsidRPr="00455863">
        <w:rPr>
          <w:szCs w:val="28"/>
        </w:rPr>
        <w:t>investigate</w:t>
      </w:r>
      <w:r w:rsidR="00526A4F" w:rsidRPr="00455863">
        <w:rPr>
          <w:szCs w:val="28"/>
        </w:rPr>
        <w:t xml:space="preserve"> public sentiment</w:t>
      </w:r>
      <w:r w:rsidR="00827007" w:rsidRPr="00455863">
        <w:rPr>
          <w:szCs w:val="28"/>
        </w:rPr>
        <w:t>s</w:t>
      </w:r>
      <w:r w:rsidR="00526A4F" w:rsidRPr="00455863">
        <w:rPr>
          <w:szCs w:val="28"/>
        </w:rPr>
        <w:t xml:space="preserve"> from their experiences of technology and to tally them as they occur on social media as well as in technology reviews found in sites such as Amazon.</w:t>
      </w:r>
      <w:r w:rsidR="00827007" w:rsidRPr="00455863">
        <w:rPr>
          <w:szCs w:val="28"/>
        </w:rPr>
        <w:t xml:space="preserve"> This research also involves the correlation</w:t>
      </w:r>
      <w:r w:rsidR="00526A4F" w:rsidRPr="00455863">
        <w:rPr>
          <w:szCs w:val="28"/>
        </w:rPr>
        <w:t xml:space="preserve"> </w:t>
      </w:r>
      <w:r w:rsidR="00827007" w:rsidRPr="00455863">
        <w:rPr>
          <w:szCs w:val="28"/>
        </w:rPr>
        <w:t xml:space="preserve">between these sentiments as recorded through both the above sources. </w:t>
      </w:r>
      <w:r w:rsidR="00526A4F" w:rsidRPr="00455863">
        <w:rPr>
          <w:szCs w:val="28"/>
        </w:rPr>
        <w:t xml:space="preserve">The underlying research question can </w:t>
      </w:r>
      <w:r w:rsidR="00827007" w:rsidRPr="00455863">
        <w:rPr>
          <w:szCs w:val="28"/>
        </w:rPr>
        <w:t xml:space="preserve">therefore </w:t>
      </w:r>
      <w:r w:rsidR="00526A4F" w:rsidRPr="00455863">
        <w:rPr>
          <w:szCs w:val="28"/>
        </w:rPr>
        <w:t xml:space="preserve">be defined as </w:t>
      </w:r>
      <w:r w:rsidRPr="00455863">
        <w:rPr>
          <w:szCs w:val="28"/>
        </w:rPr>
        <w:t xml:space="preserve">the following. </w:t>
      </w:r>
    </w:p>
    <w:p w14:paraId="4AE697E5" w14:textId="77777777" w:rsidR="00DC128A" w:rsidRPr="00455863" w:rsidRDefault="00DC128A" w:rsidP="00103236">
      <w:pPr>
        <w:spacing w:line="240" w:lineRule="auto"/>
        <w:ind w:firstLine="0"/>
        <w:rPr>
          <w:szCs w:val="28"/>
        </w:rPr>
      </w:pPr>
    </w:p>
    <w:p w14:paraId="0B5E1877" w14:textId="77777777" w:rsidR="003755BF" w:rsidRDefault="00DC128A" w:rsidP="00886C6D">
      <w:pPr>
        <w:spacing w:line="240" w:lineRule="auto"/>
        <w:rPr>
          <w:szCs w:val="28"/>
        </w:rPr>
      </w:pPr>
      <w:r w:rsidRPr="00455863">
        <w:rPr>
          <w:b/>
          <w:szCs w:val="28"/>
        </w:rPr>
        <w:t>RQ1:</w:t>
      </w:r>
      <w:r w:rsidRPr="00455863">
        <w:rPr>
          <w:szCs w:val="28"/>
        </w:rPr>
        <w:t xml:space="preserve"> </w:t>
      </w:r>
      <w:r w:rsidR="00B83EA4" w:rsidRPr="00455863">
        <w:rPr>
          <w:szCs w:val="28"/>
        </w:rPr>
        <w:t>Does aggregate social media sentiment agree with online user reviews of technology?</w:t>
      </w:r>
    </w:p>
    <w:p w14:paraId="33DD52C4" w14:textId="77777777" w:rsidR="00556684" w:rsidRDefault="00556684" w:rsidP="00886C6D">
      <w:pPr>
        <w:spacing w:line="240" w:lineRule="auto"/>
        <w:rPr>
          <w:szCs w:val="28"/>
        </w:rPr>
      </w:pPr>
    </w:p>
    <w:p w14:paraId="4CBCF242" w14:textId="77777777" w:rsidR="00556684" w:rsidRDefault="00556684" w:rsidP="00886C6D">
      <w:pPr>
        <w:spacing w:line="240" w:lineRule="auto"/>
        <w:rPr>
          <w:szCs w:val="28"/>
        </w:rPr>
      </w:pPr>
    </w:p>
    <w:p w14:paraId="07A6ABA4" w14:textId="77777777" w:rsidR="00556684" w:rsidRPr="00455863" w:rsidRDefault="00556684" w:rsidP="00886C6D">
      <w:pPr>
        <w:spacing w:line="240" w:lineRule="auto"/>
        <w:rPr>
          <w:szCs w:val="28"/>
        </w:rPr>
      </w:pPr>
    </w:p>
    <w:p w14:paraId="20136801" w14:textId="77777777" w:rsidR="00827007" w:rsidRDefault="00827007" w:rsidP="00827007">
      <w:pPr>
        <w:spacing w:line="240" w:lineRule="auto"/>
        <w:ind w:firstLine="0"/>
        <w:rPr>
          <w:szCs w:val="28"/>
        </w:rPr>
      </w:pPr>
    </w:p>
    <w:p w14:paraId="2389B566" w14:textId="77777777" w:rsidR="00556684" w:rsidRDefault="00556684" w:rsidP="00556684">
      <w:pPr>
        <w:spacing w:line="240" w:lineRule="auto"/>
        <w:ind w:firstLine="0"/>
        <w:rPr>
          <w:b/>
          <w:sz w:val="22"/>
          <w:szCs w:val="28"/>
        </w:rPr>
      </w:pPr>
      <w:r>
        <w:rPr>
          <w:b/>
          <w:sz w:val="22"/>
          <w:szCs w:val="28"/>
        </w:rPr>
        <w:t xml:space="preserve">2. Preliminary </w:t>
      </w:r>
      <w:r w:rsidRPr="0033516A">
        <w:rPr>
          <w:b/>
          <w:sz w:val="22"/>
          <w:szCs w:val="28"/>
        </w:rPr>
        <w:t>Literature Review:</w:t>
      </w:r>
    </w:p>
    <w:p w14:paraId="7500C505" w14:textId="77777777" w:rsidR="00556684" w:rsidRDefault="00556684" w:rsidP="00556684">
      <w:pPr>
        <w:spacing w:line="240" w:lineRule="auto"/>
        <w:ind w:firstLine="0"/>
        <w:rPr>
          <w:b/>
          <w:sz w:val="22"/>
          <w:szCs w:val="28"/>
        </w:rPr>
      </w:pPr>
    </w:p>
    <w:p w14:paraId="39934F25" w14:textId="77777777" w:rsidR="00556684" w:rsidRPr="005D26D8" w:rsidRDefault="00556684" w:rsidP="00556684">
      <w:pPr>
        <w:spacing w:line="240" w:lineRule="auto"/>
        <w:ind w:firstLine="0"/>
        <w:rPr>
          <w:color w:val="FF0000"/>
          <w:sz w:val="22"/>
          <w:szCs w:val="28"/>
        </w:rPr>
      </w:pPr>
    </w:p>
    <w:p w14:paraId="635021DF" w14:textId="77777777" w:rsidR="00556684" w:rsidRPr="00556684" w:rsidRDefault="00556684" w:rsidP="00556684">
      <w:pPr>
        <w:spacing w:line="240" w:lineRule="auto"/>
        <w:rPr>
          <w:b/>
          <w:szCs w:val="28"/>
        </w:rPr>
      </w:pPr>
      <w:r w:rsidRPr="00556684">
        <w:rPr>
          <w:b/>
          <w:szCs w:val="28"/>
        </w:rPr>
        <w:t>2.1</w:t>
      </w:r>
      <w:r>
        <w:rPr>
          <w:b/>
          <w:szCs w:val="28"/>
        </w:rPr>
        <w:t xml:space="preserve"> </w:t>
      </w:r>
      <w:r w:rsidRPr="00556684">
        <w:rPr>
          <w:b/>
          <w:szCs w:val="28"/>
        </w:rPr>
        <w:t>Text Mining:</w:t>
      </w:r>
    </w:p>
    <w:p w14:paraId="14304347" w14:textId="77777777" w:rsidR="00556684" w:rsidRDefault="00556684" w:rsidP="00556684">
      <w:pPr>
        <w:spacing w:line="240" w:lineRule="auto"/>
        <w:ind w:firstLine="0"/>
        <w:rPr>
          <w:szCs w:val="28"/>
        </w:rPr>
      </w:pPr>
      <w:r w:rsidRPr="00374BB2">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APIs provide an easy access to large amounts of tweets that have specific characteristics. This allow the creation of a data filtering system that can define scope for data collection e.g. having certain terms or emoticons.</w:t>
      </w:r>
    </w:p>
    <w:p w14:paraId="1A91B76A" w14:textId="77777777" w:rsidR="00556684" w:rsidRDefault="00556684" w:rsidP="00556684">
      <w:pPr>
        <w:spacing w:line="240" w:lineRule="auto"/>
        <w:ind w:firstLine="0"/>
        <w:rPr>
          <w:szCs w:val="28"/>
        </w:rPr>
      </w:pPr>
    </w:p>
    <w:p w14:paraId="63360EF5" w14:textId="77777777" w:rsidR="00556684" w:rsidRDefault="00556684" w:rsidP="00556684">
      <w:pPr>
        <w:spacing w:line="240" w:lineRule="auto"/>
        <w:ind w:firstLine="0"/>
        <w:rPr>
          <w:rStyle w:val="selectable"/>
        </w:rPr>
      </w:pPr>
    </w:p>
    <w:p w14:paraId="2BE8C8B6" w14:textId="77777777" w:rsidR="00556684" w:rsidRDefault="00556684" w:rsidP="00556684">
      <w:pPr>
        <w:spacing w:line="240" w:lineRule="auto"/>
        <w:ind w:firstLine="0"/>
        <w:rPr>
          <w:szCs w:val="28"/>
        </w:rPr>
      </w:pPr>
    </w:p>
    <w:p w14:paraId="1C68C3B0" w14:textId="77777777" w:rsidR="00556684" w:rsidRPr="003053EC" w:rsidRDefault="00556684" w:rsidP="00556684">
      <w:pPr>
        <w:pStyle w:val="ListParagraph"/>
        <w:numPr>
          <w:ilvl w:val="0"/>
          <w:numId w:val="17"/>
        </w:numPr>
        <w:spacing w:line="240" w:lineRule="auto"/>
        <w:rPr>
          <w:b/>
          <w:szCs w:val="28"/>
        </w:rPr>
      </w:pPr>
      <w:r w:rsidRPr="003053EC">
        <w:rPr>
          <w:b/>
          <w:szCs w:val="28"/>
        </w:rPr>
        <w:t>Social Media:</w:t>
      </w:r>
    </w:p>
    <w:p w14:paraId="7A27FB0B" w14:textId="77777777" w:rsidR="00556684" w:rsidRDefault="00556684" w:rsidP="00556684">
      <w:pPr>
        <w:spacing w:line="240" w:lineRule="auto"/>
        <w:ind w:firstLine="0"/>
      </w:pPr>
      <w:r w:rsidRPr="00884AE7">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Pr="00884AE7">
        <w:t xml:space="preserve"> defines social media or Web 2.0 technologies as “innovative online tools designed to enhance communication and collaboration”.</w:t>
      </w:r>
    </w:p>
    <w:p w14:paraId="6AD6D978" w14:textId="77777777" w:rsidR="00556684" w:rsidRDefault="00556684" w:rsidP="00556684">
      <w:pPr>
        <w:spacing w:line="240" w:lineRule="auto"/>
        <w:ind w:firstLine="0"/>
      </w:pPr>
      <w:r w:rsidRPr="00394ED3">
        <w:t>Sentiment Analysis is possible across the broad range of social media microblogging platforms such as Tumblr, FourSquare, Google+, and LinkedIn</w:t>
      </w:r>
      <w:r>
        <w:t xml:space="preserve"> etc</w:t>
      </w:r>
      <w:r w:rsidRPr="00394ED3">
        <w:t>.</w:t>
      </w:r>
    </w:p>
    <w:p w14:paraId="4F61AFD4" w14:textId="77777777" w:rsidR="00A44688" w:rsidRDefault="00A44688" w:rsidP="00A44688">
      <w:pPr>
        <w:spacing w:line="240" w:lineRule="auto"/>
        <w:ind w:firstLine="0"/>
      </w:pPr>
    </w:p>
    <w:p w14:paraId="71A32CC2" w14:textId="77777777" w:rsidR="00A44688" w:rsidRPr="00094547" w:rsidRDefault="00A44688" w:rsidP="00A44688">
      <w:pPr>
        <w:spacing w:line="240" w:lineRule="auto"/>
        <w:ind w:firstLine="0"/>
        <w:rPr>
          <w:b/>
          <w:sz w:val="22"/>
          <w:szCs w:val="22"/>
        </w:rPr>
      </w:pPr>
      <w:r>
        <w:rPr>
          <w:b/>
          <w:sz w:val="22"/>
          <w:szCs w:val="22"/>
        </w:rPr>
        <w:t>(literature review)</w:t>
      </w:r>
    </w:p>
    <w:p w14:paraId="1BF8F907" w14:textId="77777777" w:rsidR="00A44688" w:rsidRPr="00094547" w:rsidRDefault="00A44688" w:rsidP="00A44688">
      <w:pPr>
        <w:spacing w:line="240" w:lineRule="auto"/>
        <w:ind w:firstLine="0"/>
      </w:pPr>
      <w:r w:rsidRPr="00094547">
        <w:rPr>
          <w:sz w:val="22"/>
          <w:szCs w:val="28"/>
        </w:rPr>
        <w:br/>
      </w:r>
      <w:r w:rsidRPr="00094547">
        <w:rPr>
          <w:b/>
          <w:i/>
        </w:rPr>
        <w:t>Why Twitter:</w:t>
      </w:r>
      <w:r w:rsidRPr="00094547">
        <w:t xml:space="preserve"> Sentiment Analysis is possible across the broad range of social media platforms available today. Below are some of the unique characteristics of twitter that distinguish it from other microblogging platforms such as Tumblr, FourSquare, Google+, and LinkedIn for sentiment analysis. </w:t>
      </w:r>
    </w:p>
    <w:p w14:paraId="39764069" w14:textId="77777777" w:rsidR="00A44688" w:rsidRPr="001A7E3A" w:rsidRDefault="00A44688" w:rsidP="00A44688">
      <w:pPr>
        <w:spacing w:line="240" w:lineRule="auto"/>
        <w:ind w:firstLine="0"/>
      </w:pPr>
    </w:p>
    <w:p w14:paraId="0891BED6" w14:textId="77777777" w:rsidR="00A44688" w:rsidRPr="001A7E3A" w:rsidRDefault="00A44688" w:rsidP="00A44688">
      <w:pPr>
        <w:pStyle w:val="ListParagraph"/>
        <w:numPr>
          <w:ilvl w:val="0"/>
          <w:numId w:val="23"/>
        </w:numPr>
        <w:spacing w:line="240" w:lineRule="auto"/>
        <w:rPr>
          <w:rFonts w:ascii="Times New Roman" w:hAnsi="Times New Roman" w:cs="Times New Roman"/>
          <w:sz w:val="20"/>
          <w:szCs w:val="20"/>
        </w:rPr>
      </w:pPr>
      <w:r w:rsidRPr="001A7E3A">
        <w:rPr>
          <w:rFonts w:ascii="Times New Roman" w:hAnsi="Times New Roman" w:cs="Times New Roman"/>
          <w:i/>
          <w:sz w:val="20"/>
          <w:szCs w:val="20"/>
        </w:rPr>
        <w:t>Standard length:</w:t>
      </w:r>
      <w:r w:rsidRPr="001A7E3A">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14:paraId="5A52BE2E" w14:textId="77777777" w:rsidR="00A44688" w:rsidRPr="001A7E3A" w:rsidRDefault="00A44688" w:rsidP="00A44688">
      <w:pPr>
        <w:pStyle w:val="ListParagraph"/>
        <w:spacing w:line="240" w:lineRule="auto"/>
        <w:rPr>
          <w:rFonts w:ascii="Times New Roman" w:hAnsi="Times New Roman" w:cs="Times New Roman"/>
          <w:sz w:val="20"/>
          <w:szCs w:val="20"/>
        </w:rPr>
      </w:pPr>
    </w:p>
    <w:p w14:paraId="3356CB85" w14:textId="77777777" w:rsidR="00A44688" w:rsidRPr="001A7E3A" w:rsidRDefault="00A44688" w:rsidP="00A44688">
      <w:pPr>
        <w:pStyle w:val="ListParagraph"/>
        <w:numPr>
          <w:ilvl w:val="0"/>
          <w:numId w:val="23"/>
        </w:numPr>
        <w:spacing w:line="240" w:lineRule="auto"/>
        <w:rPr>
          <w:rFonts w:ascii="Times New Roman" w:hAnsi="Times New Roman" w:cs="Times New Roman"/>
          <w:sz w:val="20"/>
          <w:szCs w:val="20"/>
        </w:rPr>
      </w:pPr>
      <w:r w:rsidRPr="001A7E3A">
        <w:rPr>
          <w:rFonts w:ascii="Times New Roman" w:hAnsi="Times New Roman" w:cs="Times New Roman"/>
          <w:i/>
          <w:sz w:val="20"/>
          <w:szCs w:val="20"/>
        </w:rPr>
        <w:t>Informal type of medium:</w:t>
      </w:r>
      <w:r w:rsidRPr="001A7E3A">
        <w:rPr>
          <w:rFonts w:ascii="Times New Roman" w:hAnsi="Times New Roman" w:cs="Times New Roman"/>
          <w:sz w:val="20"/>
          <w:szCs w:val="20"/>
        </w:rPr>
        <w:t xml:space="preserve"> Twitter seems to be the most suitable out of all other social media platforms as it offers an informal medium of expression (more suitable for subjective content) to its registered users while limiting them to 140 characters which helps control content relevance. Other microblogging platforms are either formal (LinkedIn) or are less popular than Twitter (Tumblr, Google+). </w:t>
      </w:r>
    </w:p>
    <w:p w14:paraId="23CA7ADF" w14:textId="77777777" w:rsidR="00A44688" w:rsidRPr="001A7E3A" w:rsidRDefault="00A44688" w:rsidP="00A44688">
      <w:pPr>
        <w:pStyle w:val="ListParagraph"/>
        <w:rPr>
          <w:rFonts w:ascii="Times New Roman" w:hAnsi="Times New Roman" w:cs="Times New Roman"/>
          <w:sz w:val="20"/>
          <w:szCs w:val="20"/>
        </w:rPr>
      </w:pPr>
    </w:p>
    <w:p w14:paraId="29D8706A" w14:textId="77777777" w:rsidR="00A44688" w:rsidRDefault="00A44688" w:rsidP="00A44688">
      <w:pPr>
        <w:spacing w:line="240" w:lineRule="auto"/>
        <w:ind w:firstLine="0"/>
      </w:pPr>
      <w:r w:rsidRPr="001A7E3A">
        <w:rPr>
          <w:i/>
        </w:rPr>
        <w:t>Volume of content:</w:t>
      </w:r>
      <w:r w:rsidRPr="001A7E3A">
        <w:t xml:space="preserve">  Over the years, Twitter's interface has remained simple, which is why a lot of tweets take place through third-party sites and applications that make the experience more useful. There could be other sources considered but volume and content relevance become important questions when you consider analyzing sentiments in products that are yet to be announced. In the context of technology release, there is a better chance of finding pre-release product centered content on twitter than any other social media platform also because of its popularity.</w:t>
      </w:r>
      <w:r w:rsidRPr="001A7E3A">
        <w:br/>
      </w:r>
    </w:p>
    <w:p w14:paraId="6F5D5D35" w14:textId="77777777" w:rsidR="00556684" w:rsidRPr="00884AE7" w:rsidRDefault="00556684" w:rsidP="00556684">
      <w:pPr>
        <w:spacing w:line="240" w:lineRule="auto"/>
        <w:ind w:firstLine="0"/>
        <w:rPr>
          <w:b/>
        </w:rPr>
      </w:pPr>
    </w:p>
    <w:p w14:paraId="6BCDBE20" w14:textId="77777777" w:rsidR="00556684" w:rsidRPr="00374BB2" w:rsidRDefault="00556684" w:rsidP="00556684">
      <w:pPr>
        <w:pStyle w:val="ListParagraph"/>
        <w:numPr>
          <w:ilvl w:val="0"/>
          <w:numId w:val="17"/>
        </w:numPr>
        <w:spacing w:line="240" w:lineRule="auto"/>
        <w:rPr>
          <w:b/>
          <w:szCs w:val="28"/>
        </w:rPr>
      </w:pPr>
      <w:r w:rsidRPr="00846958">
        <w:rPr>
          <w:b/>
          <w:szCs w:val="28"/>
        </w:rPr>
        <w:lastRenderedPageBreak/>
        <w:t>Sentiment Analysis Methods:</w:t>
      </w:r>
    </w:p>
    <w:p w14:paraId="4F03C5D7" w14:textId="77777777" w:rsidR="00556684" w:rsidRDefault="00556684" w:rsidP="00556684">
      <w:pPr>
        <w:ind w:firstLine="0"/>
      </w:pPr>
      <w:r w:rsidRPr="00547289">
        <w:fldChar w:fldCharType="begin"/>
      </w:r>
      <w:r w:rsidRPr="00547289">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547289">
        <w:fldChar w:fldCharType="separate"/>
      </w:r>
      <w:r w:rsidRPr="00547289">
        <w:rPr>
          <w:noProof/>
        </w:rPr>
        <w:t>(Peng , 2014)</w:t>
      </w:r>
      <w:r w:rsidRPr="00547289">
        <w:fldChar w:fldCharType="end"/>
      </w:r>
      <w:r w:rsidRPr="00547289">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d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14:paraId="5EC99874" w14:textId="77777777" w:rsidR="00556684" w:rsidRPr="00547289" w:rsidRDefault="00556684" w:rsidP="00556684"/>
    <w:p w14:paraId="76EA81B0" w14:textId="77777777" w:rsidR="00556684" w:rsidRDefault="00556684" w:rsidP="00556684">
      <w:pPr>
        <w:spacing w:line="240" w:lineRule="auto"/>
        <w:ind w:firstLine="0"/>
      </w:pPr>
      <w:r>
        <w:rPr>
          <w:noProof/>
        </w:rPr>
        <mc:AlternateContent>
          <mc:Choice Requires="wpg">
            <w:drawing>
              <wp:inline distT="0" distB="0" distL="0" distR="0" wp14:anchorId="38114EB8" wp14:editId="0B05A983">
                <wp:extent cx="5762625" cy="3371851"/>
                <wp:effectExtent l="0" t="0" r="0" b="0"/>
                <wp:docPr id="44" name="Group 44"/>
                <wp:cNvGraphicFramePr/>
                <a:graphic xmlns:a="http://schemas.openxmlformats.org/drawingml/2006/main">
                  <a:graphicData uri="http://schemas.microsoft.com/office/word/2010/wordprocessingGroup">
                    <wpg:wgp>
                      <wpg:cNvGrpSpPr/>
                      <wpg:grpSpPr>
                        <a:xfrm>
                          <a:off x="0" y="0"/>
                          <a:ext cx="5762625" cy="3371851"/>
                          <a:chOff x="0" y="0"/>
                          <a:chExt cx="5762625" cy="3371851"/>
                        </a:xfrm>
                      </wpg:grpSpPr>
                      <wps:wsp>
                        <wps:cNvPr id="33" name="Text Box 33"/>
                        <wps:cNvSpPr txBox="1"/>
                        <wps:spPr>
                          <a:xfrm>
                            <a:off x="0" y="257131"/>
                            <a:ext cx="5762625" cy="3114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9D3BC7" w14:textId="77777777" w:rsidR="00A23535" w:rsidRDefault="00A23535" w:rsidP="00556684">
                              <w:pPr>
                                <w:keepNext/>
                                <w:ind w:firstLine="0"/>
                              </w:pPr>
                              <w:r>
                                <w:rPr>
                                  <w:noProof/>
                                </w:rPr>
                                <w:drawing>
                                  <wp:inline distT="0" distB="0" distL="0" distR="0" wp14:anchorId="4FA18D67" wp14:editId="03BA89E7">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14:paraId="3E0B15AA" w14:textId="77777777" w:rsidR="00A23535" w:rsidRDefault="00A23535" w:rsidP="00556684">
                              <w:pPr>
                                <w:pStyle w:val="Caption"/>
                                <w:jc w:val="both"/>
                              </w:pPr>
                              <w:r>
                                <w:t xml:space="preserve">Table </w:t>
                              </w:r>
                              <w:fldSimple w:instr=" SEQ Table \* ARABIC ">
                                <w:r>
                                  <w:rPr>
                                    <w:noProof/>
                                  </w:rPr>
                                  <w:t>1</w:t>
                                </w:r>
                              </w:fldSimple>
                              <w:r>
                                <w:t>: Previous studies combining lexicon-based and machine learning approaches to sentiment analysis.</w:t>
                              </w:r>
                            </w:p>
                            <w:p w14:paraId="4A4AE277" w14:textId="77777777" w:rsidR="00A23535" w:rsidRDefault="00A23535" w:rsidP="00556684">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38" name="Rectangle 38"/>
                        <wps:cNvSpPr/>
                        <wps:spPr>
                          <a:xfrm>
                            <a:off x="142875" y="0"/>
                            <a:ext cx="5534026" cy="2705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46FE1E" w14:textId="77777777" w:rsidR="00A23535" w:rsidRDefault="00A23535" w:rsidP="00556684">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8114EB8" id="Group 44" o:spid="_x0000_s1026" style="width:453.75pt;height:265.5pt;mso-position-horizontal-relative:char;mso-position-vertical-relative:line" coordsize="57626,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">
                <v:shapetype id="_x0000_t202" coordsize="21600,21600" o:spt="202" path="m,l,21600r21600,l21600,xe">
                  <v:stroke joinstyle="miter"/>
                  <v:path gradientshapeok="t" o:connecttype="rect"/>
                </v:shapetype>
                <v:shape id="Text Box 33" o:spid="_x0000_s1027" type="#_x0000_t202" style="position:absolute;top:2571;width:57626;height:31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aQcIA&#10;AADbAAAADwAAAGRycy9kb3ducmV2LnhtbESPQYvCMBSE74L/ITzB25pqWZVqFBEEYZdFq+j10Tzb&#10;YvNSm6zWf28WFjwOM/MNM1+2phJ3alxpWcFwEIEgzqwuOVdwPGw+piCcR9ZYWSYFT3KwXHQ7c0y0&#10;ffCe7qnPRYCwS1BB4X2dSOmyggy6ga2Jg3exjUEfZJNL3eAjwE0lR1E0lgZLDgsF1rQuKLumv0bB&#10;7mtyqMqTX3OM6c/5290u7Scq1e+1qxkIT61/h//bW60gjuHv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BpBwgAAANsAAAAPAAAAAAAAAAAAAAAAAJgCAABkcnMvZG93&#10;bnJldi54bWxQSwUGAAAAAAQABAD1AAAAhwMAAAAA&#10;" filled="f" stroked="f" strokeweight=".5pt">
                  <v:textbox inset=",7.2pt,,0">
                    <w:txbxContent>
                      <w:p w14:paraId="2F9D3BC7" w14:textId="77777777" w:rsidR="00A23535" w:rsidRDefault="00A23535" w:rsidP="00556684">
                        <w:pPr>
                          <w:keepNext/>
                          <w:ind w:firstLine="0"/>
                        </w:pPr>
                        <w:r>
                          <w:rPr>
                            <w:noProof/>
                          </w:rPr>
                          <w:drawing>
                            <wp:inline distT="0" distB="0" distL="0" distR="0" wp14:anchorId="4FA18D67" wp14:editId="03BA89E7">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14:paraId="3E0B15AA" w14:textId="77777777" w:rsidR="00A23535" w:rsidRDefault="00A23535" w:rsidP="00556684">
                        <w:pPr>
                          <w:pStyle w:val="Caption"/>
                          <w:jc w:val="both"/>
                        </w:pPr>
                        <w:r>
                          <w:t xml:space="preserve">Table </w:t>
                        </w:r>
                        <w:fldSimple w:instr=" SEQ Table \* ARABIC ">
                          <w:r>
                            <w:rPr>
                              <w:noProof/>
                            </w:rPr>
                            <w:t>1</w:t>
                          </w:r>
                        </w:fldSimple>
                        <w:r>
                          <w:t>: Previous studies combining lexicon-based and machine learning approaches to sentiment analysis.</w:t>
                        </w:r>
                      </w:p>
                      <w:p w14:paraId="4A4AE277" w14:textId="77777777" w:rsidR="00A23535" w:rsidRDefault="00A23535" w:rsidP="00556684">
                        <w:pPr>
                          <w:ind w:firstLine="0"/>
                          <w:rPr>
                            <w:caps/>
                            <w:color w:val="5B9BD5" w:themeColor="accent1"/>
                            <w:sz w:val="26"/>
                            <w:szCs w:val="26"/>
                          </w:rPr>
                        </w:pPr>
                      </w:p>
                    </w:txbxContent>
                  </v:textbox>
                </v:shape>
                <v:rect id="Rectangle 38" o:spid="_x0000_s1028" style="position:absolute;left:1428;width:5534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SLTMAA&#10;AADbAAAADwAAAGRycy9kb3ducmV2LnhtbERPTWsCMRC9F/wPYYTeatYKRVajqGARSgtqD/U2bMbd&#10;4GayJKNu/31zKHh8vO/5svetulFMLrCB8agARVwF67g28H3cvkxBJUG22AYmA7+UYLkYPM2xtOHO&#10;e7odpFY5hFOJBhqRrtQ6VQ15TKPQEWfuHKJHyTDW2ka853Df6teieNMeHeeGBjvaNFRdDldvwH3W&#10;79Ov+CFrdNcjnuT0E6Qz5nnYr2aghHp5iP/dO2tgksfmL/kH6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SLTMAAAADbAAAADwAAAAAAAAAAAAAAAACYAgAAZHJzL2Rvd25y&#10;ZXYueG1sUEsFBgAAAAAEAAQA9QAAAIUDAAAAAA==&#10;" fillcolor="#d8d8d8 [2732]" stroked="f" strokeweight="1pt">
                  <v:textbox>
                    <w:txbxContent>
                      <w:p w14:paraId="7246FE1E" w14:textId="77777777" w:rsidR="00A23535" w:rsidRDefault="00A23535" w:rsidP="00556684">
                        <w:pPr>
                          <w:jc w:val="center"/>
                          <w:rPr>
                            <w:rFonts w:asciiTheme="majorHAnsi" w:eastAsiaTheme="majorEastAsia" w:hAnsiTheme="majorHAnsi" w:cstheme="majorBidi"/>
                            <w:color w:val="FFFFFF" w:themeColor="background1"/>
                            <w:sz w:val="24"/>
                            <w:szCs w:val="28"/>
                          </w:rPr>
                        </w:pPr>
                      </w:p>
                    </w:txbxContent>
                  </v:textbox>
                </v:rect>
                <w10:anchorlock/>
              </v:group>
            </w:pict>
          </mc:Fallback>
        </mc:AlternateContent>
      </w:r>
    </w:p>
    <w:p w14:paraId="1D7E3E31" w14:textId="77777777" w:rsidR="00556684" w:rsidRDefault="00556684" w:rsidP="00556684">
      <w:pPr>
        <w:spacing w:line="240" w:lineRule="auto"/>
        <w:ind w:firstLine="0"/>
      </w:pPr>
    </w:p>
    <w:p w14:paraId="0F249E05" w14:textId="77777777" w:rsidR="00556684" w:rsidRDefault="00556684" w:rsidP="00556684">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14:paraId="0ACECC7C" w14:textId="77777777" w:rsidR="00556684" w:rsidRPr="00B7199B" w:rsidRDefault="00556684" w:rsidP="00556684">
      <w:pPr>
        <w:spacing w:line="240" w:lineRule="auto"/>
        <w:ind w:firstLine="0"/>
      </w:pPr>
    </w:p>
    <w:p w14:paraId="3A875A09" w14:textId="77777777" w:rsidR="00556684" w:rsidRDefault="00556684" w:rsidP="00556684">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14:paraId="7595CC74" w14:textId="77777777" w:rsidR="00556684" w:rsidRDefault="00556684" w:rsidP="00556684">
      <w:pPr>
        <w:pStyle w:val="ListParagraph"/>
        <w:spacing w:line="240" w:lineRule="auto"/>
        <w:ind w:left="810"/>
        <w:rPr>
          <w:rFonts w:ascii="Times New Roman" w:hAnsi="Times New Roman" w:cs="Times New Roman"/>
          <w:sz w:val="20"/>
          <w:szCs w:val="20"/>
        </w:rPr>
      </w:pPr>
    </w:p>
    <w:p w14:paraId="0ED17F65" w14:textId="77777777" w:rsidR="00556684" w:rsidRPr="00BE2D5A" w:rsidRDefault="00556684" w:rsidP="00556684">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Pr="00B7199B">
        <w:rPr>
          <w:rFonts w:ascii="Times New Roman" w:hAnsi="Times New Roman" w:cs="Times New Roman"/>
          <w:sz w:val="20"/>
          <w:szCs w:val="20"/>
        </w:rPr>
        <w:t>uses predefined dictionaries that define sentiment words and their corresponding sentiment values. E.g. SentiwordNet</w:t>
      </w:r>
      <w:r>
        <w:rPr>
          <w:rFonts w:ascii="Times New Roman" w:hAnsi="Times New Roman" w:cs="Times New Roman"/>
          <w:sz w:val="20"/>
          <w:szCs w:val="20"/>
        </w:rPr>
        <w:t xml:space="preserve">. </w:t>
      </w:r>
      <w:r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14:paraId="161105E8"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14:paraId="261C624F"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14:paraId="29F4400D"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14:paraId="1A49F3EA"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14:paraId="221F0C89" w14:textId="77777777" w:rsidR="00556684" w:rsidRPr="00BE2D5A"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14:paraId="1C30A3E9" w14:textId="77777777" w:rsidR="00556684" w:rsidRPr="00B7199B" w:rsidRDefault="00556684" w:rsidP="00556684">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14:paraId="110CE7B5" w14:textId="77777777" w:rsidR="00556684" w:rsidRDefault="00556684" w:rsidP="00556684">
      <w:pPr>
        <w:ind w:firstLine="0"/>
      </w:pPr>
      <w:r w:rsidRPr="0074409E">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Pr="0074409E">
        <w:t>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w:t>
      </w:r>
      <w:r>
        <w:t>ctice, across multiple datasets.</w:t>
      </w:r>
    </w:p>
    <w:p w14:paraId="3721B7DD" w14:textId="77777777" w:rsidR="00556684" w:rsidRPr="0074409E" w:rsidRDefault="00556684" w:rsidP="00556684">
      <w:pPr>
        <w:ind w:firstLine="0"/>
        <w:rPr>
          <w:sz w:val="22"/>
          <w:szCs w:val="22"/>
        </w:rPr>
      </w:pPr>
    </w:p>
    <w:p w14:paraId="23975A1A" w14:textId="77777777" w:rsidR="00556684" w:rsidRDefault="00556684" w:rsidP="00556684">
      <w:pPr>
        <w:rPr>
          <w:b/>
        </w:rPr>
      </w:pPr>
      <w:r>
        <w:rPr>
          <w:b/>
        </w:rPr>
        <w:t xml:space="preserve">2.  </w:t>
      </w:r>
      <w:r w:rsidRPr="00846958">
        <w:rPr>
          <w:b/>
        </w:rPr>
        <w:t>Sentiment Analysis Algorithms:</w:t>
      </w:r>
    </w:p>
    <w:p w14:paraId="00684F7F" w14:textId="77777777" w:rsidR="00556684" w:rsidRPr="00846958" w:rsidRDefault="00556684" w:rsidP="00556684">
      <w:pPr>
        <w:rPr>
          <w:b/>
        </w:rPr>
      </w:pPr>
    </w:p>
    <w:p w14:paraId="3CBE6985" w14:textId="77777777" w:rsidR="00556684" w:rsidRPr="0074409E" w:rsidRDefault="00556684" w:rsidP="00556684">
      <w:pPr>
        <w:ind w:firstLine="0"/>
        <w:rPr>
          <w:b/>
        </w:rPr>
      </w:pPr>
      <w:r w:rsidRPr="0074409E">
        <w:t>There are multiple methods for measuring sentiments, including Classification method (supervised machine learning) and lexical-based method.</w:t>
      </w:r>
    </w:p>
    <w:p w14:paraId="6FE2D780" w14:textId="77777777" w:rsidR="00556684" w:rsidRPr="001E3AD4" w:rsidRDefault="00556684" w:rsidP="00556684">
      <w:pPr>
        <w:ind w:firstLine="0"/>
        <w:rPr>
          <w:i/>
        </w:rPr>
      </w:pPr>
    </w:p>
    <w:p w14:paraId="6C723CF6" w14:textId="77777777" w:rsidR="00556684" w:rsidRPr="001E3AD4" w:rsidRDefault="00556684" w:rsidP="00556684">
      <w:pPr>
        <w:ind w:firstLine="0"/>
        <w:rPr>
          <w:i/>
        </w:rPr>
      </w:pPr>
      <w:r w:rsidRPr="001E3AD4">
        <w:rPr>
          <w:i/>
        </w:rPr>
        <w:t>Classification Method Algorithms:</w:t>
      </w:r>
    </w:p>
    <w:p w14:paraId="7599A61F" w14:textId="77777777" w:rsidR="00556684" w:rsidRPr="001E3AD4" w:rsidRDefault="00556684" w:rsidP="00556684">
      <w:pPr>
        <w:ind w:firstLine="0"/>
      </w:pPr>
    </w:p>
    <w:p w14:paraId="2286DDBD" w14:textId="77777777" w:rsidR="00556684" w:rsidRPr="001E3AD4" w:rsidRDefault="00556684" w:rsidP="00556684">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Classification algorithms used Given the training data, the system learns a classification model by using one of the common classification algorithms such as Support Vector Machine (SVM), WSVM, C4.5 tree, AdaBoost, Linear kernel SVM, Naïve Bayes (NB), MaxEnt, Multi Naïve Bayes (MNB), CRF,  Perceptron with Best Learning Rate, Voted Perceptron, Ensemble Method, Logistic Regression, or kNN. </w:t>
      </w:r>
    </w:p>
    <w:p w14:paraId="2AF5537C" w14:textId="77777777" w:rsidR="00556684" w:rsidRPr="001E3AD4" w:rsidRDefault="00556684" w:rsidP="00556684">
      <w:pPr>
        <w:ind w:firstLine="0"/>
        <w:rPr>
          <w:i/>
        </w:rPr>
      </w:pPr>
    </w:p>
    <w:p w14:paraId="20907BE3" w14:textId="77777777" w:rsidR="00556684" w:rsidRPr="001E3AD4" w:rsidRDefault="00556684" w:rsidP="00556684">
      <w:pPr>
        <w:ind w:firstLine="0"/>
      </w:pPr>
      <w:r w:rsidRPr="001E3AD4">
        <w:rPr>
          <w:i/>
        </w:rPr>
        <w:t>Lexicon Based Algorithms:</w:t>
      </w:r>
      <w:r w:rsidRPr="001E3AD4">
        <w:t xml:space="preserve"> </w:t>
      </w:r>
    </w:p>
    <w:p w14:paraId="61ED8403" w14:textId="77777777" w:rsidR="00556684" w:rsidRPr="001E3AD4" w:rsidRDefault="00556684" w:rsidP="00556684">
      <w:pPr>
        <w:ind w:firstLine="0"/>
      </w:pPr>
    </w:p>
    <w:p w14:paraId="6FEE4B0B" w14:textId="77777777" w:rsidR="00556684" w:rsidRPr="001E3AD4" w:rsidRDefault="00556684" w:rsidP="00556684">
      <w:pPr>
        <w:ind w:firstLine="0"/>
      </w:pPr>
      <w:r w:rsidRPr="001E3AD4">
        <w:t>SentiStrength, SentiCircles, Clustering-based word sense disambiguation (WSD), Lexicon-based classifier, Rule-based and ESSA.</w:t>
      </w:r>
    </w:p>
    <w:p w14:paraId="23C1CAAD" w14:textId="77777777" w:rsidR="00556684" w:rsidRPr="001E3AD4" w:rsidRDefault="00556684" w:rsidP="00556684">
      <w:pPr>
        <w:ind w:firstLine="0"/>
      </w:pPr>
    </w:p>
    <w:p w14:paraId="5C89150E" w14:textId="77777777" w:rsidR="00556684" w:rsidRPr="001E3AD4" w:rsidRDefault="00556684" w:rsidP="00556684">
      <w:pPr>
        <w:ind w:firstLine="0"/>
      </w:pPr>
      <w:r w:rsidRPr="001E3AD4">
        <w:t>This classification is then used to tag new documents into their various sentiment classes.</w:t>
      </w:r>
    </w:p>
    <w:p w14:paraId="11F99B7F" w14:textId="77777777" w:rsidR="00556684" w:rsidRPr="001E3AD4" w:rsidRDefault="00556684" w:rsidP="00556684">
      <w:pPr>
        <w:spacing w:line="240" w:lineRule="auto"/>
        <w:ind w:firstLine="0"/>
      </w:pPr>
    </w:p>
    <w:p w14:paraId="2FCF0FB5" w14:textId="77777777" w:rsidR="00556684" w:rsidRPr="001E3AD4" w:rsidRDefault="00556684" w:rsidP="00556684">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14:paraId="359A71EA" w14:textId="77777777" w:rsidR="00556684" w:rsidRPr="001E3AD4" w:rsidRDefault="00556684" w:rsidP="00556684">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14:paraId="0110EBB6" w14:textId="77777777" w:rsidR="00556684" w:rsidRDefault="00556684" w:rsidP="00556684">
      <w:pPr>
        <w:ind w:firstLine="0"/>
        <w:rPr>
          <w:szCs w:val="28"/>
        </w:rPr>
      </w:pPr>
    </w:p>
    <w:p w14:paraId="012F6675" w14:textId="77777777" w:rsidR="00556684" w:rsidRPr="00846958" w:rsidRDefault="00556684" w:rsidP="00556684">
      <w:pPr>
        <w:rPr>
          <w:b/>
        </w:rPr>
      </w:pPr>
      <w:r>
        <w:rPr>
          <w:b/>
        </w:rPr>
        <w:t xml:space="preserve">3. </w:t>
      </w:r>
      <w:r w:rsidRPr="00846958">
        <w:rPr>
          <w:b/>
        </w:rPr>
        <w:t>Challenges in sentiment analysis:</w:t>
      </w:r>
    </w:p>
    <w:p w14:paraId="127A58F8" w14:textId="77777777" w:rsidR="00556684" w:rsidRPr="009B1B9C" w:rsidRDefault="00556684" w:rsidP="00556684">
      <w:pPr>
        <w:ind w:firstLine="0"/>
        <w:rPr>
          <w:b/>
        </w:rPr>
      </w:pPr>
    </w:p>
    <w:p w14:paraId="7AB3E57C" w14:textId="77777777" w:rsidR="00556684" w:rsidRPr="009B1B9C" w:rsidRDefault="00556684" w:rsidP="00556684">
      <w:pPr>
        <w:ind w:firstLine="0"/>
      </w:pPr>
      <w:r w:rsidRPr="009B1B9C">
        <w:fldChar w:fldCharType="begin"/>
      </w:r>
      <w:r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Pr="009B1B9C">
        <w:rPr>
          <w:noProof/>
        </w:rPr>
        <w:t>(Giachanou and Crestani)</w:t>
      </w:r>
      <w:r w:rsidRPr="009B1B9C">
        <w:fldChar w:fldCharType="end"/>
      </w:r>
      <w:r w:rsidRPr="009B1B9C">
        <w:t xml:space="preserve"> have explained below characteristics of twitter as the main challenges faced by sentiment analysts.</w:t>
      </w:r>
    </w:p>
    <w:p w14:paraId="6277D139" w14:textId="77777777" w:rsidR="00556684" w:rsidRPr="009B1B9C" w:rsidRDefault="00556684" w:rsidP="00556684">
      <w:pPr>
        <w:ind w:firstLine="0"/>
      </w:pPr>
      <w:bookmarkStart w:id="0" w:name="_GoBack"/>
      <w:bookmarkEnd w:id="0"/>
    </w:p>
    <w:p w14:paraId="29A27404" w14:textId="77777777" w:rsidR="00556684" w:rsidRPr="009B1B9C" w:rsidRDefault="00556684" w:rsidP="00556684">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14:paraId="58497E0A"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many researchers of twitter sentiment analysis have been considering presence of a word in a tweet as an evidence of topic relevance while others studies consider the hashtag symbol as a strong indicator or topic relevance. To a certain degree, these approaches may be correct as commonly the sentiment does target the topic.</w:t>
      </w:r>
    </w:p>
    <w:p w14:paraId="16753581"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p>
    <w:p w14:paraId="2992509C" w14:textId="77777777" w:rsidR="00556684" w:rsidRPr="009B1B9C" w:rsidRDefault="00556684" w:rsidP="00556684">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 xml:space="preserve">Owing the large volume of incorrect English and misspelled words, tweets contain an extensive amount of noise called “Data Sparsity” that negatively impacts sentiment analysis. Another reason for this noise is the use of non-standard textual artefacts such as emoticons and informal language. </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Jeong et al., 2017)</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ve also mentioned emoticons (‘^^’, ‘:-D’) and onomatopoeic words (‘haha’, ‘blah’) as a type of noice.</w:t>
      </w:r>
    </w:p>
    <w:p w14:paraId="6D2B33BB" w14:textId="77777777" w:rsidR="00556684" w:rsidRPr="009B1B9C"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14:paraId="2D6C7C94" w14:textId="77777777" w:rsidR="00556684" w:rsidRPr="004D57EE" w:rsidRDefault="00556684" w:rsidP="00556684">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Pr="009B1B9C">
        <w:rPr>
          <w:rFonts w:ascii="Times New Roman" w:hAnsi="Times New Roman" w:cs="Times New Roman"/>
          <w:sz w:val="20"/>
          <w:szCs w:val="20"/>
        </w:rPr>
        <w:fldChar w:fldCharType="begin"/>
      </w:r>
      <w:r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14:paraId="35F4061E" w14:textId="77777777" w:rsidR="00556684" w:rsidRDefault="00556684" w:rsidP="00556684">
      <w:pPr>
        <w:pStyle w:val="ListParagraph"/>
        <w:rPr>
          <w:b/>
        </w:rPr>
      </w:pPr>
    </w:p>
    <w:p w14:paraId="6D9B8A42" w14:textId="77777777" w:rsidR="00556684" w:rsidRPr="004D57EE" w:rsidRDefault="00556684" w:rsidP="00556684">
      <w:pPr>
        <w:pStyle w:val="ListParagraph"/>
        <w:numPr>
          <w:ilvl w:val="0"/>
          <w:numId w:val="3"/>
        </w:numPr>
        <w:rPr>
          <w:b/>
        </w:rPr>
      </w:pPr>
      <w:r w:rsidRPr="004D57EE">
        <w:rPr>
          <w:b/>
        </w:rPr>
        <w:t>Technology Release</w:t>
      </w:r>
    </w:p>
    <w:p w14:paraId="0313EC42" w14:textId="77777777" w:rsidR="00556684" w:rsidRDefault="00556684" w:rsidP="00556684">
      <w:r w:rsidRPr="009B1B9C">
        <w:fldChar w:fldCharType="begin"/>
      </w:r>
      <w:r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Pr="009B1B9C">
        <w:rPr>
          <w:noProof/>
        </w:rPr>
        <w:t>(Jeong et al.)</w:t>
      </w:r>
      <w:r w:rsidRPr="009B1B9C">
        <w:fldChar w:fldCharType="end"/>
      </w:r>
      <w:r w:rsidRPr="009B1B9C">
        <w:t xml:space="preserve"> </w:t>
      </w:r>
      <w:r>
        <w:t>S</w:t>
      </w:r>
      <w:r w:rsidRPr="009B1B9C">
        <w:t xml:space="preserve">ee social media as an emerging source of customer voice since it assumed the form of a channel for exchanging and storing consumer-generated, large-scale, and unregulated voices about products. The authors have </w:t>
      </w:r>
      <w:r w:rsidRPr="009B1B9C">
        <w:lastRenderedPageBreak/>
        <w:t xml:space="preserve">proposed a 4 step opportunity mining (identification of product opportunities) approach based upon topic modeling and sentiment analysis of large-scale customer generated social media data using open APIs. Below are the different steps discussed in the </w:t>
      </w:r>
      <w:r>
        <w:t>approach.</w:t>
      </w:r>
    </w:p>
    <w:p w14:paraId="2E5B5135" w14:textId="77777777" w:rsidR="00556684" w:rsidRPr="009B1B9C" w:rsidRDefault="00556684" w:rsidP="00556684"/>
    <w:p w14:paraId="00471EB3"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14:paraId="4371653C"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14:paraId="70458F14"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14:paraId="378EEA27" w14:textId="77777777" w:rsidR="00556684" w:rsidRPr="009B1B9C" w:rsidRDefault="00556684" w:rsidP="00556684">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c from a customer centered view.</w:t>
      </w:r>
    </w:p>
    <w:p w14:paraId="00B9A5A0" w14:textId="77777777" w:rsidR="00556684" w:rsidRPr="009B1B9C" w:rsidRDefault="00556684" w:rsidP="00556684">
      <w:pPr>
        <w:ind w:left="227" w:firstLine="0"/>
      </w:pPr>
      <w:r w:rsidRPr="009B1B9C">
        <w:t>As a case study, opportunity mining of Samsung Galaxy Note 5 has been described as performed through the use of AIChemyAPI included in IBM’s Watson platform.</w:t>
      </w:r>
    </w:p>
    <w:p w14:paraId="6D139B3A" w14:textId="77777777" w:rsidR="006F5121" w:rsidRPr="009E7626" w:rsidRDefault="006F5121" w:rsidP="00B83EA4">
      <w:pPr>
        <w:overflowPunct/>
        <w:autoSpaceDE/>
        <w:autoSpaceDN/>
        <w:adjustRightInd/>
        <w:spacing w:after="160" w:line="259" w:lineRule="auto"/>
        <w:ind w:firstLine="0"/>
        <w:jc w:val="left"/>
        <w:rPr>
          <w:b/>
        </w:rPr>
      </w:pPr>
      <w:r w:rsidRPr="009E7626">
        <w:rPr>
          <w:b/>
        </w:rPr>
        <w:br w:type="page"/>
      </w:r>
    </w:p>
    <w:p w14:paraId="2436F171" w14:textId="77777777" w:rsidR="00212660" w:rsidRDefault="00212660" w:rsidP="00556684">
      <w:pPr>
        <w:spacing w:line="240" w:lineRule="auto"/>
        <w:ind w:firstLine="0"/>
        <w:rPr>
          <w:b/>
          <w:szCs w:val="28"/>
        </w:rPr>
      </w:pPr>
      <w:r>
        <w:rPr>
          <w:b/>
          <w:szCs w:val="28"/>
        </w:rPr>
        <w:lastRenderedPageBreak/>
        <w:t>3. Theory/ Hypothesis</w:t>
      </w:r>
    </w:p>
    <w:p w14:paraId="6AD93452" w14:textId="77777777" w:rsidR="00212660" w:rsidRDefault="00212660" w:rsidP="00556684">
      <w:pPr>
        <w:spacing w:line="240" w:lineRule="auto"/>
        <w:ind w:firstLine="0"/>
        <w:rPr>
          <w:b/>
          <w:szCs w:val="28"/>
        </w:rPr>
      </w:pPr>
    </w:p>
    <w:p w14:paraId="29B91771" w14:textId="77777777" w:rsidR="0074409E" w:rsidRPr="00A44688" w:rsidRDefault="00212660" w:rsidP="003157C1">
      <w:pPr>
        <w:spacing w:line="240" w:lineRule="auto"/>
        <w:ind w:firstLine="0"/>
        <w:rPr>
          <w:b/>
          <w:szCs w:val="28"/>
        </w:rPr>
      </w:pPr>
      <w:r>
        <w:rPr>
          <w:b/>
          <w:szCs w:val="28"/>
        </w:rPr>
        <w:t>4</w:t>
      </w:r>
      <w:r w:rsidR="00556684">
        <w:rPr>
          <w:b/>
          <w:szCs w:val="28"/>
        </w:rPr>
        <w:t xml:space="preserve">. </w:t>
      </w:r>
      <w:r w:rsidR="0074409E" w:rsidRPr="00556684">
        <w:rPr>
          <w:b/>
          <w:szCs w:val="28"/>
        </w:rPr>
        <w:t>Methodology</w:t>
      </w:r>
      <w:r w:rsidR="00A44688">
        <w:rPr>
          <w:b/>
          <w:szCs w:val="28"/>
        </w:rPr>
        <w:t xml:space="preserve"> and Research Design</w:t>
      </w:r>
      <w:r w:rsidR="0074409E" w:rsidRPr="00556684">
        <w:rPr>
          <w:b/>
          <w:szCs w:val="28"/>
        </w:rPr>
        <w:t>:</w:t>
      </w:r>
    </w:p>
    <w:p w14:paraId="3CC50206" w14:textId="77777777" w:rsidR="00542B6F" w:rsidRPr="00647769" w:rsidRDefault="00542B6F" w:rsidP="003157C1">
      <w:pPr>
        <w:keepNext/>
        <w:spacing w:line="240" w:lineRule="auto"/>
        <w:ind w:firstLine="0"/>
      </w:pPr>
    </w:p>
    <w:p w14:paraId="22F8FD54" w14:textId="77777777" w:rsidR="005D26D8" w:rsidRPr="004F55CC" w:rsidRDefault="005D26D8" w:rsidP="005D26D8">
      <w:pPr>
        <w:spacing w:line="240" w:lineRule="auto"/>
        <w:ind w:firstLine="0"/>
        <w:rPr>
          <w:b/>
          <w:sz w:val="22"/>
          <w:szCs w:val="28"/>
        </w:rPr>
      </w:pPr>
      <w:r w:rsidRPr="004F55CC">
        <w:rPr>
          <w:b/>
          <w:sz w:val="22"/>
          <w:szCs w:val="28"/>
        </w:rPr>
        <w:t>Sentiment Analysis Tool:</w:t>
      </w:r>
    </w:p>
    <w:p w14:paraId="451B4D71" w14:textId="77777777" w:rsidR="006A1B97" w:rsidRPr="004F55CC" w:rsidRDefault="006A1B97" w:rsidP="00B613F2">
      <w:pPr>
        <w:spacing w:line="240" w:lineRule="auto"/>
        <w:ind w:firstLine="0"/>
        <w:rPr>
          <w:szCs w:val="28"/>
        </w:rPr>
      </w:pPr>
    </w:p>
    <w:p w14:paraId="4376BE4B" w14:textId="77777777" w:rsidR="00DB13A5" w:rsidRPr="004F55CC" w:rsidRDefault="006A1B97" w:rsidP="00B613F2">
      <w:pPr>
        <w:spacing w:line="240" w:lineRule="auto"/>
        <w:ind w:firstLine="0"/>
        <w:rPr>
          <w:szCs w:val="28"/>
        </w:rPr>
      </w:pPr>
      <w:r w:rsidRPr="004F55CC">
        <w:rPr>
          <w:szCs w:val="28"/>
        </w:rPr>
        <w:t xml:space="preserve">Twitter Sentiment Analysis has been performed by several researchers using a variety of tools developed using different languages such as Java. As part of this study, the tool however is planned to be developed using the programing language “R”. The language R is </w:t>
      </w:r>
      <w:r w:rsidR="007A1CC9" w:rsidRPr="004F55CC">
        <w:rPr>
          <w:szCs w:val="28"/>
        </w:rPr>
        <w:t>considered a gold standard for development in the numerical analysis and machine learning space. R’s biggest advantage worth a mention here is its package ecosystem</w:t>
      </w:r>
      <w:r w:rsidR="000C1F52" w:rsidRPr="004F55CC">
        <w:rPr>
          <w:szCs w:val="28"/>
        </w:rPr>
        <w:t xml:space="preserve"> </w:t>
      </w:r>
      <w:r w:rsidR="000C1F52" w:rsidRPr="004F55CC">
        <w:rPr>
          <w:szCs w:val="28"/>
        </w:rPr>
        <w:fldChar w:fldCharType="begin"/>
      </w:r>
      <w:r w:rsidR="000C1F52" w:rsidRPr="004F55CC">
        <w:rPr>
          <w:szCs w:val="28"/>
        </w:rPr>
        <w:instrText xml:space="preserve"> ADDIN EN.CITE &lt;EndNote&gt;&lt;Cite&gt;&lt;Author&gt;Krill&lt;/Author&gt;&lt;Year&gt;2015&lt;/Year&gt;&lt;RecNum&gt;70&lt;/RecNum&gt;&lt;DisplayText&gt;(Krill, 2015)&lt;/DisplayText&gt;&lt;record&gt;&lt;rec-number&gt;70&lt;/rec-number&gt;&lt;foreign-keys&gt;&lt;key app="EN" db-id="r2v9xztrf00xt0ed0vlxs9rn2wddwea9vetp" timestamp="1512754649"&gt;70&lt;/key&gt;&lt;/foreign-keys&gt;&lt;ref-type name="Web Page"&gt;12&lt;/ref-type&gt;&lt;contributors&gt;&lt;authors&gt;&lt;author&gt;Paul Krill&lt;/author&gt;&lt;/authors&gt;&lt;/contributors&gt;&lt;titles&gt;&lt;title&gt;Why R? The pros and cons of the R language&lt;/title&gt;&lt;/titles&gt;&lt;volume&gt;2017&lt;/volume&gt;&lt;number&gt;08/12/2017&lt;/number&gt;&lt;keywords&gt;&lt;keyword&gt;R Programming Laguage, Dissertation&lt;/keyword&gt;&lt;/keywords&gt;&lt;dates&gt;&lt;year&gt;2015&lt;/year&gt;&lt;/dates&gt;&lt;urls&gt;&lt;related-urls&gt;&lt;url&gt;https://www.infoworld.com/article/2940864/application-development/r-programming-language-statistical-data-analysis.html&lt;/url&gt;&lt;/related-urls&gt;&lt;/urls&gt;&lt;/record&gt;&lt;/Cite&gt;&lt;/EndNote&gt;</w:instrText>
      </w:r>
      <w:r w:rsidR="000C1F52" w:rsidRPr="004F55CC">
        <w:rPr>
          <w:szCs w:val="28"/>
        </w:rPr>
        <w:fldChar w:fldCharType="separate"/>
      </w:r>
      <w:r w:rsidR="000C1F52" w:rsidRPr="004F55CC">
        <w:rPr>
          <w:noProof/>
          <w:szCs w:val="28"/>
        </w:rPr>
        <w:t>(Krill, 2015)</w:t>
      </w:r>
      <w:r w:rsidR="000C1F52" w:rsidRPr="004F55CC">
        <w:rPr>
          <w:szCs w:val="28"/>
        </w:rPr>
        <w:fldChar w:fldCharType="end"/>
      </w:r>
      <w:r w:rsidR="007A1CC9" w:rsidRPr="004F55CC">
        <w:rPr>
          <w:szCs w:val="28"/>
        </w:rPr>
        <w:t xml:space="preserve">. </w:t>
      </w:r>
    </w:p>
    <w:p w14:paraId="3D6F1FB5" w14:textId="77777777" w:rsidR="00DB13A5" w:rsidRPr="004F55CC" w:rsidRDefault="00DB13A5" w:rsidP="00B613F2">
      <w:pPr>
        <w:spacing w:line="240" w:lineRule="auto"/>
        <w:ind w:firstLine="0"/>
        <w:rPr>
          <w:szCs w:val="28"/>
        </w:rPr>
      </w:pPr>
    </w:p>
    <w:p w14:paraId="6B204223" w14:textId="77777777" w:rsidR="005D26D8" w:rsidRPr="004F55CC" w:rsidRDefault="007A1CC9" w:rsidP="00B613F2">
      <w:pPr>
        <w:spacing w:line="240" w:lineRule="auto"/>
        <w:ind w:firstLine="0"/>
        <w:rPr>
          <w:szCs w:val="28"/>
        </w:rPr>
      </w:pPr>
      <w:r w:rsidRPr="004F55CC">
        <w:rPr>
          <w:szCs w:val="28"/>
        </w:rPr>
        <w:t xml:space="preserve">On the other hand “R” is known to have issues in security and memory management. Since the Sentiment Analysis Tool to be developed in this study, is a stand-alone application with no other modules, security should not be an issue. Memory management however is something that </w:t>
      </w:r>
      <w:r w:rsidR="007E20ED" w:rsidRPr="004F55CC">
        <w:rPr>
          <w:szCs w:val="28"/>
        </w:rPr>
        <w:t>requires</w:t>
      </w:r>
      <w:r w:rsidR="00392847" w:rsidRPr="004F55CC">
        <w:rPr>
          <w:szCs w:val="28"/>
        </w:rPr>
        <w:t xml:space="preserve"> serious attention especially when talking about large datasets. This risk in application performance should not be serious as a tweet is typically a </w:t>
      </w:r>
      <w:r w:rsidR="007E20ED" w:rsidRPr="004F55CC">
        <w:rPr>
          <w:szCs w:val="28"/>
        </w:rPr>
        <w:t>“bag”</w:t>
      </w:r>
      <w:r w:rsidR="00392847" w:rsidRPr="004F55CC">
        <w:rPr>
          <w:szCs w:val="28"/>
        </w:rPr>
        <w:t xml:space="preserve"> of 140 characters in its anatomy. If however the issues arises, it can be addressed by </w:t>
      </w:r>
      <w:r w:rsidRPr="004F55CC">
        <w:rPr>
          <w:szCs w:val="28"/>
        </w:rPr>
        <w:t>some trade of</w:t>
      </w:r>
      <w:r w:rsidR="007E20ED" w:rsidRPr="004F55CC">
        <w:rPr>
          <w:szCs w:val="28"/>
        </w:rPr>
        <w:t>f</w:t>
      </w:r>
      <w:r w:rsidRPr="004F55CC">
        <w:rPr>
          <w:szCs w:val="28"/>
        </w:rPr>
        <w:t xml:space="preserve"> in terms of simplicity of sentiment analysis algorithm.</w:t>
      </w:r>
    </w:p>
    <w:p w14:paraId="4F961B52" w14:textId="77777777" w:rsidR="00DB13A5" w:rsidRPr="006B27E2" w:rsidRDefault="00DB13A5" w:rsidP="00B613F2">
      <w:pPr>
        <w:spacing w:line="240" w:lineRule="auto"/>
        <w:ind w:firstLine="0"/>
        <w:rPr>
          <w:szCs w:val="28"/>
        </w:rPr>
      </w:pPr>
    </w:p>
    <w:p w14:paraId="4CA2F420" w14:textId="77777777" w:rsidR="00445F27" w:rsidRPr="006B27E2" w:rsidRDefault="00445F27" w:rsidP="00B613F2">
      <w:pPr>
        <w:spacing w:line="240" w:lineRule="auto"/>
        <w:ind w:firstLine="0"/>
        <w:rPr>
          <w:b/>
          <w:szCs w:val="28"/>
        </w:rPr>
      </w:pPr>
      <w:r w:rsidRPr="006B27E2">
        <w:rPr>
          <w:b/>
          <w:sz w:val="22"/>
          <w:szCs w:val="28"/>
        </w:rPr>
        <w:t>Data Collection:</w:t>
      </w:r>
    </w:p>
    <w:p w14:paraId="227C5993" w14:textId="77777777" w:rsidR="00445F27" w:rsidRPr="006B27E2" w:rsidRDefault="00445F27" w:rsidP="00B613F2">
      <w:pPr>
        <w:spacing w:line="240" w:lineRule="auto"/>
        <w:ind w:firstLine="0"/>
        <w:rPr>
          <w:szCs w:val="28"/>
        </w:rPr>
      </w:pPr>
    </w:p>
    <w:p w14:paraId="1785301A" w14:textId="77777777" w:rsidR="00101ECD" w:rsidRPr="006B27E2" w:rsidRDefault="00445F27" w:rsidP="00101ECD">
      <w:pPr>
        <w:spacing w:line="240" w:lineRule="auto"/>
        <w:ind w:firstLine="0"/>
        <w:rPr>
          <w:szCs w:val="28"/>
        </w:rPr>
      </w:pPr>
      <w:r w:rsidRPr="006B27E2">
        <w:rPr>
          <w:szCs w:val="28"/>
        </w:rPr>
        <w:t xml:space="preserve">As per </w:t>
      </w:r>
      <w:r w:rsidRPr="006B27E2">
        <w:rPr>
          <w:szCs w:val="28"/>
        </w:rPr>
        <w:fldChar w:fldCharType="begin"/>
      </w:r>
      <w:r w:rsidRPr="006B27E2">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6B27E2">
        <w:rPr>
          <w:szCs w:val="28"/>
        </w:rPr>
        <w:fldChar w:fldCharType="separate"/>
      </w:r>
      <w:r w:rsidRPr="006B27E2">
        <w:rPr>
          <w:noProof/>
          <w:szCs w:val="28"/>
        </w:rPr>
        <w:t>(Giachanou and Crestani, 2016)</w:t>
      </w:r>
      <w:r w:rsidRPr="006B27E2">
        <w:rPr>
          <w:szCs w:val="28"/>
        </w:rPr>
        <w:fldChar w:fldCharType="end"/>
      </w:r>
      <w:r w:rsidRPr="006B27E2">
        <w:rPr>
          <w:szCs w:val="28"/>
        </w:rPr>
        <w:t>, Twitter provides an easy way for developers and researchers to access and gather twitter data using either of two APIs namely, “REST” and “Streaming”.</w:t>
      </w:r>
      <w:r w:rsidR="00101ECD" w:rsidRPr="006B27E2">
        <w:rPr>
          <w:szCs w:val="28"/>
        </w:rPr>
        <w:t xml:space="preserve"> Twitter APIs provide an easy access to large amounts of tweets</w:t>
      </w:r>
      <w:r w:rsidR="00374BB2" w:rsidRPr="006B27E2">
        <w:rPr>
          <w:szCs w:val="28"/>
        </w:rPr>
        <w:t xml:space="preserve"> </w:t>
      </w:r>
      <w:r w:rsidR="00101ECD" w:rsidRPr="006B27E2">
        <w:rPr>
          <w:szCs w:val="28"/>
        </w:rPr>
        <w:t xml:space="preserve">that have specific characteristics. This allow the creation of a data filtering system that can define scope for data collection e.g. having certain terms or emoticons. </w:t>
      </w:r>
      <w:r w:rsidR="00555B4D" w:rsidRPr="006B27E2">
        <w:rPr>
          <w:szCs w:val="28"/>
        </w:rPr>
        <w:t xml:space="preserve">Usually, lists of entities, hashtags or emoticons are used to crawl Tweets that are returned in JSON format. JSON is widely used </w:t>
      </w:r>
      <w:r w:rsidR="00101ECD" w:rsidRPr="006B27E2">
        <w:rPr>
          <w:szCs w:val="28"/>
        </w:rPr>
        <w:t xml:space="preserve">for storing and exchanging data, </w:t>
      </w:r>
      <w:r w:rsidR="00555B4D" w:rsidRPr="006B27E2">
        <w:rPr>
          <w:szCs w:val="28"/>
        </w:rPr>
        <w:t xml:space="preserve">and </w:t>
      </w:r>
      <w:r w:rsidR="00101ECD" w:rsidRPr="006B27E2">
        <w:rPr>
          <w:szCs w:val="28"/>
        </w:rPr>
        <w:t>can be easily parsed by many programming languages. The metadata returned by the Twitter APIs include information such as publication date, author’s username, location, hashtags, retweets, followers, and many other data.</w:t>
      </w:r>
    </w:p>
    <w:p w14:paraId="6B9304CC" w14:textId="77777777" w:rsidR="008A54DB" w:rsidRPr="006B27E2" w:rsidRDefault="008A54DB" w:rsidP="00101ECD">
      <w:pPr>
        <w:spacing w:line="240" w:lineRule="auto"/>
        <w:ind w:firstLine="0"/>
        <w:rPr>
          <w:szCs w:val="28"/>
        </w:rPr>
      </w:pPr>
    </w:p>
    <w:p w14:paraId="022BFE86" w14:textId="77777777" w:rsidR="008A54DB" w:rsidRPr="00F528D3" w:rsidRDefault="008A54DB" w:rsidP="00101ECD">
      <w:pPr>
        <w:spacing w:line="240" w:lineRule="auto"/>
        <w:ind w:firstLine="0"/>
        <w:rPr>
          <w:color w:val="FF0000"/>
          <w:szCs w:val="28"/>
        </w:rPr>
      </w:pPr>
      <w:r w:rsidRPr="006B27E2">
        <w:rPr>
          <w:szCs w:val="28"/>
        </w:rPr>
        <w:fldChar w:fldCharType="begin"/>
      </w:r>
      <w:r w:rsidRPr="006B27E2">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6B27E2">
        <w:rPr>
          <w:szCs w:val="28"/>
        </w:rPr>
        <w:fldChar w:fldCharType="separate"/>
      </w:r>
      <w:r w:rsidRPr="006B27E2">
        <w:rPr>
          <w:noProof/>
          <w:szCs w:val="28"/>
        </w:rPr>
        <w:t>(Giachanou and Crestani, 2016)</w:t>
      </w:r>
      <w:r w:rsidRPr="006B27E2">
        <w:rPr>
          <w:szCs w:val="28"/>
        </w:rPr>
        <w:fldChar w:fldCharType="end"/>
      </w:r>
      <w:r w:rsidR="00A3558C" w:rsidRPr="006B27E2">
        <w:rPr>
          <w:szCs w:val="28"/>
        </w:rPr>
        <w:t xml:space="preserve"> pointed out at </w:t>
      </w:r>
      <w:r w:rsidRPr="006B27E2">
        <w:rPr>
          <w:szCs w:val="28"/>
        </w:rPr>
        <w:t xml:space="preserve">Streaming API </w:t>
      </w:r>
      <w:r w:rsidR="00A3558C" w:rsidRPr="006B27E2">
        <w:rPr>
          <w:szCs w:val="28"/>
        </w:rPr>
        <w:t xml:space="preserve">as a preferred data gathering approached for most researchers as it </w:t>
      </w:r>
      <w:r w:rsidRPr="006B27E2">
        <w:rPr>
          <w:szCs w:val="28"/>
        </w:rPr>
        <w:t>provides unlimited and real time access to tweets that meet a specific requirement.</w:t>
      </w:r>
      <w:r w:rsidR="00A3558C" w:rsidRPr="006B27E2">
        <w:rPr>
          <w:szCs w:val="28"/>
        </w:rPr>
        <w:t xml:space="preserve"> Same approach was followed for this study. The R specific flavor of twitter APIs come under the “twitteR” package</w:t>
      </w:r>
      <w:r w:rsidR="003B6B9A" w:rsidRPr="006B27E2">
        <w:rPr>
          <w:szCs w:val="28"/>
        </w:rPr>
        <w:t xml:space="preserve"> that offers neat options of pulling live tweet</w:t>
      </w:r>
      <w:r w:rsidR="006B27E2">
        <w:rPr>
          <w:szCs w:val="28"/>
        </w:rPr>
        <w:t>er</w:t>
      </w:r>
      <w:r w:rsidR="003B6B9A" w:rsidRPr="006B27E2">
        <w:rPr>
          <w:szCs w:val="28"/>
        </w:rPr>
        <w:t xml:space="preserve"> data.</w:t>
      </w:r>
      <w:r w:rsidR="006B27E2">
        <w:rPr>
          <w:szCs w:val="28"/>
        </w:rPr>
        <w:t xml:space="preserve"> The </w:t>
      </w:r>
      <w:r w:rsidR="00687BAA">
        <w:rPr>
          <w:szCs w:val="28"/>
        </w:rPr>
        <w:t xml:space="preserve">study is focused around tweets with only language constraints (English language but no specific time constraint). </w:t>
      </w:r>
      <w:r w:rsidR="00687BAA" w:rsidRPr="00F528D3">
        <w:rPr>
          <w:color w:val="FF0000"/>
          <w:szCs w:val="28"/>
        </w:rPr>
        <w:t xml:space="preserve">This makes the fresh tweets data equally relevant without having to apply any specific filters. Yet, in favor of homogeneity, data </w:t>
      </w:r>
      <w:r w:rsidR="004873CA" w:rsidRPr="00F528D3">
        <w:rPr>
          <w:color w:val="FF0000"/>
          <w:szCs w:val="28"/>
        </w:rPr>
        <w:t xml:space="preserve">gathering </w:t>
      </w:r>
      <w:r w:rsidR="00687BAA" w:rsidRPr="00F528D3">
        <w:rPr>
          <w:color w:val="FF0000"/>
          <w:szCs w:val="28"/>
        </w:rPr>
        <w:t xml:space="preserve">was (and will be) </w:t>
      </w:r>
      <w:r w:rsidR="004873CA" w:rsidRPr="00F528D3">
        <w:rPr>
          <w:color w:val="FF0000"/>
          <w:szCs w:val="28"/>
        </w:rPr>
        <w:t xml:space="preserve">spread </w:t>
      </w:r>
      <w:r w:rsidR="00687BAA" w:rsidRPr="00F528D3">
        <w:rPr>
          <w:color w:val="FF0000"/>
          <w:szCs w:val="28"/>
        </w:rPr>
        <w:t>over a period of one week</w:t>
      </w:r>
      <w:r w:rsidR="004873CA" w:rsidRPr="00F528D3">
        <w:rPr>
          <w:color w:val="FF0000"/>
          <w:szCs w:val="28"/>
        </w:rPr>
        <w:t xml:space="preserve"> to minimize any effects of different (non)/working days</w:t>
      </w:r>
      <w:r w:rsidR="00687BAA" w:rsidRPr="00F528D3">
        <w:rPr>
          <w:color w:val="FF0000"/>
          <w:szCs w:val="28"/>
        </w:rPr>
        <w:t>.</w:t>
      </w:r>
      <w:r w:rsidR="004873CA" w:rsidRPr="00F528D3">
        <w:rPr>
          <w:color w:val="FF0000"/>
          <w:szCs w:val="28"/>
        </w:rPr>
        <w:t xml:space="preserve"> Time of the day may also have some effect but that is not considered interesting for this study. </w:t>
      </w:r>
      <w:r w:rsidR="00F7343F" w:rsidRPr="00F528D3">
        <w:rPr>
          <w:color w:val="FF0000"/>
          <w:szCs w:val="28"/>
        </w:rPr>
        <w:t>It is also relevant to note here that the study tries to limit the impact of product (technology) release dates on the results of the study by keeping the focus on technologies already launched do not have a significant impact on the study.</w:t>
      </w:r>
    </w:p>
    <w:p w14:paraId="6CD00A42" w14:textId="77777777" w:rsidR="00F00290" w:rsidRDefault="00F00290" w:rsidP="00101ECD">
      <w:pPr>
        <w:spacing w:line="240" w:lineRule="auto"/>
        <w:ind w:firstLine="0"/>
        <w:rPr>
          <w:szCs w:val="28"/>
        </w:rPr>
      </w:pPr>
    </w:p>
    <w:p w14:paraId="04266CEF" w14:textId="77777777" w:rsidR="00F00290" w:rsidRDefault="00F00290" w:rsidP="00101ECD">
      <w:pPr>
        <w:spacing w:line="240" w:lineRule="auto"/>
        <w:ind w:firstLine="0"/>
        <w:rPr>
          <w:szCs w:val="28"/>
        </w:rPr>
      </w:pPr>
      <w:r>
        <w:rPr>
          <w:szCs w:val="28"/>
        </w:rPr>
        <w:t>The number of tweets gathered as a whole is decided to be 1000. Below are the technology categories and keywords used in the search criteria.</w:t>
      </w:r>
    </w:p>
    <w:p w14:paraId="512DC70B" w14:textId="77777777" w:rsidR="00F00290" w:rsidRDefault="00F00290" w:rsidP="00101ECD">
      <w:pPr>
        <w:spacing w:line="240" w:lineRule="auto"/>
        <w:ind w:firstLine="0"/>
        <w:rPr>
          <w:szCs w:val="28"/>
        </w:rPr>
      </w:pPr>
    </w:p>
    <w:tbl>
      <w:tblPr>
        <w:tblW w:w="5000" w:type="pct"/>
        <w:tblCellSpacing w:w="15" w:type="dxa"/>
        <w:tblCellMar>
          <w:top w:w="30" w:type="dxa"/>
          <w:left w:w="30" w:type="dxa"/>
          <w:bottom w:w="30" w:type="dxa"/>
          <w:right w:w="30" w:type="dxa"/>
        </w:tblCellMar>
        <w:tblLook w:val="04A0" w:firstRow="1" w:lastRow="0" w:firstColumn="1" w:lastColumn="0" w:noHBand="0" w:noVBand="1"/>
      </w:tblPr>
      <w:tblGrid>
        <w:gridCol w:w="9360"/>
      </w:tblGrid>
      <w:tr w:rsidR="00F00290" w:rsidRPr="00F00290" w14:paraId="18ED9C7E" w14:textId="77777777" w:rsidTr="00F00290">
        <w:trPr>
          <w:tblCellSpacing w:w="15" w:type="dxa"/>
        </w:trPr>
        <w:tc>
          <w:tcPr>
            <w:tcW w:w="4977" w:type="pct"/>
            <w:hideMark/>
          </w:tcPr>
          <w:p w14:paraId="6439D001" w14:textId="77777777" w:rsidR="00F00290" w:rsidRPr="00F00290" w:rsidRDefault="00F00290" w:rsidP="00F00290">
            <w:pPr>
              <w:overflowPunct/>
              <w:autoSpaceDE/>
              <w:autoSpaceDN/>
              <w:adjustRightInd/>
              <w:spacing w:line="240" w:lineRule="auto"/>
              <w:ind w:firstLine="0"/>
              <w:jc w:val="left"/>
              <w:rPr>
                <w:sz w:val="24"/>
                <w:szCs w:val="24"/>
              </w:rPr>
            </w:pPr>
            <w:r w:rsidRPr="00F00290">
              <w:t>1. Mobile Phones: (13 models)</w:t>
            </w:r>
          </w:p>
        </w:tc>
      </w:tr>
      <w:tr w:rsidR="00F00290" w:rsidRPr="00F00290" w14:paraId="0BB8FFC6" w14:textId="77777777" w:rsidTr="00F00290">
        <w:trPr>
          <w:tblCellSpacing w:w="15" w:type="dxa"/>
        </w:trPr>
        <w:tc>
          <w:tcPr>
            <w:tcW w:w="4977" w:type="pct"/>
            <w:hideMark/>
          </w:tcPr>
          <w:p w14:paraId="6E99575A" w14:textId="77777777" w:rsidR="00F00290" w:rsidRPr="00F00290" w:rsidRDefault="00F00290" w:rsidP="00C8078F">
            <w:pPr>
              <w:overflowPunct/>
              <w:autoSpaceDE/>
              <w:autoSpaceDN/>
              <w:adjustRightInd/>
              <w:spacing w:line="240" w:lineRule="auto"/>
              <w:ind w:firstLine="0"/>
              <w:jc w:val="left"/>
              <w:rPr>
                <w:sz w:val="24"/>
                <w:szCs w:val="24"/>
              </w:rPr>
            </w:pPr>
            <w:r w:rsidRPr="00F00290">
              <w:t xml:space="preserve">#iPhone X, iPhone 8 Plus, iPhone 8, iPhone 7, iPhone 7 Plus, iPhone 6, iPhone 6 Plus, iPhone 6s, </w:t>
            </w:r>
            <w:r w:rsidRPr="00F00290">
              <w:br/>
              <w:t>#iPhone 5, iPhone 5c, iPhone 5s, iPhone 4, iPhone 4s.</w:t>
            </w:r>
          </w:p>
        </w:tc>
      </w:tr>
      <w:tr w:rsidR="00F00290" w:rsidRPr="00F00290" w14:paraId="4ED8CD89" w14:textId="77777777" w:rsidTr="00F00290">
        <w:trPr>
          <w:tblCellSpacing w:w="15" w:type="dxa"/>
        </w:trPr>
        <w:tc>
          <w:tcPr>
            <w:tcW w:w="4977" w:type="pct"/>
            <w:hideMark/>
          </w:tcPr>
          <w:p w14:paraId="53390DF2" w14:textId="77777777" w:rsidR="00F00290" w:rsidRPr="00F00290" w:rsidRDefault="00F00290" w:rsidP="00F00290">
            <w:pPr>
              <w:overflowPunct/>
              <w:autoSpaceDE/>
              <w:autoSpaceDN/>
              <w:adjustRightInd/>
              <w:spacing w:line="240" w:lineRule="auto"/>
              <w:ind w:firstLine="0"/>
              <w:jc w:val="left"/>
              <w:rPr>
                <w:sz w:val="24"/>
                <w:szCs w:val="24"/>
              </w:rPr>
            </w:pPr>
            <w:r w:rsidRPr="00F00290">
              <w:t>2. Autonomous Cars: (10 models)</w:t>
            </w:r>
          </w:p>
        </w:tc>
      </w:tr>
      <w:tr w:rsidR="00F00290" w:rsidRPr="00F00290" w14:paraId="57CBC6DB" w14:textId="77777777" w:rsidTr="00F00290">
        <w:trPr>
          <w:tblCellSpacing w:w="15" w:type="dxa"/>
        </w:trPr>
        <w:tc>
          <w:tcPr>
            <w:tcW w:w="4977" w:type="pct"/>
            <w:hideMark/>
          </w:tcPr>
          <w:p w14:paraId="6E51EBB1" w14:textId="77777777" w:rsidR="00F00290" w:rsidRPr="00F00290" w:rsidRDefault="00F00290" w:rsidP="00F00290">
            <w:pPr>
              <w:overflowPunct/>
              <w:autoSpaceDE/>
              <w:autoSpaceDN/>
              <w:adjustRightInd/>
              <w:spacing w:line="240" w:lineRule="auto"/>
              <w:ind w:firstLine="0"/>
              <w:jc w:val="left"/>
              <w:rPr>
                <w:sz w:val="24"/>
                <w:szCs w:val="24"/>
              </w:rPr>
            </w:pPr>
            <w:r w:rsidRPr="00F00290">
              <w:t xml:space="preserve">#Tesla Model S, Audi A7, Genesis G90, Cadillac CT6, Mercedes-Benz CLS-Class, BMW 6-Series, </w:t>
            </w:r>
            <w:r w:rsidRPr="00F00290">
              <w:br/>
              <w:t>#Cadillac XTS, Kia K900, Lincoln Continental, Acura RLX.</w:t>
            </w:r>
          </w:p>
        </w:tc>
      </w:tr>
      <w:tr w:rsidR="00F00290" w:rsidRPr="00F00290" w14:paraId="5F218E9E" w14:textId="77777777" w:rsidTr="00F00290">
        <w:trPr>
          <w:tblCellSpacing w:w="15" w:type="dxa"/>
        </w:trPr>
        <w:tc>
          <w:tcPr>
            <w:tcW w:w="4977" w:type="pct"/>
            <w:hideMark/>
          </w:tcPr>
          <w:p w14:paraId="3F98AC94" w14:textId="77777777" w:rsidR="00F00290" w:rsidRPr="00F00290" w:rsidRDefault="00F00290" w:rsidP="00F00290">
            <w:pPr>
              <w:overflowPunct/>
              <w:autoSpaceDE/>
              <w:autoSpaceDN/>
              <w:adjustRightInd/>
              <w:spacing w:line="240" w:lineRule="auto"/>
              <w:ind w:firstLine="0"/>
              <w:jc w:val="left"/>
              <w:rPr>
                <w:sz w:val="24"/>
                <w:szCs w:val="24"/>
              </w:rPr>
            </w:pPr>
            <w:r w:rsidRPr="00F00290">
              <w:t>3. Air Drones (14 Quadcopter models)</w:t>
            </w:r>
          </w:p>
        </w:tc>
      </w:tr>
      <w:tr w:rsidR="00F00290" w:rsidRPr="00F00290" w14:paraId="4F621E80" w14:textId="77777777" w:rsidTr="00F00290">
        <w:trPr>
          <w:tblCellSpacing w:w="15" w:type="dxa"/>
        </w:trPr>
        <w:tc>
          <w:tcPr>
            <w:tcW w:w="4977" w:type="pct"/>
            <w:hideMark/>
          </w:tcPr>
          <w:p w14:paraId="25692FF9" w14:textId="77777777" w:rsidR="00F00290" w:rsidRPr="00F00290" w:rsidRDefault="00F00290" w:rsidP="00F00290">
            <w:pPr>
              <w:overflowPunct/>
              <w:autoSpaceDE/>
              <w:autoSpaceDN/>
              <w:adjustRightInd/>
              <w:spacing w:line="240" w:lineRule="auto"/>
              <w:ind w:firstLine="0"/>
              <w:jc w:val="left"/>
              <w:rPr>
                <w:sz w:val="24"/>
                <w:szCs w:val="24"/>
              </w:rPr>
            </w:pPr>
            <w:r w:rsidRPr="00F00290">
              <w:t>#DJI Phantom 3, DJI Phantom 3 Standard, DJI Phantom 3 Advanced, DJI Phantom 3 Professional, DJI PHANTOM 4 PRO, DJI Mavic Pro, DJI Spark</w:t>
            </w:r>
            <w:r w:rsidRPr="00F00290">
              <w:br/>
              <w:t>#Yuneec Typhoon Q500, Typhoon H 4k, Yuneec Breeze.</w:t>
            </w:r>
            <w:r w:rsidRPr="00F00290">
              <w:br/>
              <w:t>#Parrot AR.Drone 2.0, Bebop 2,  Parrot Disco FPV, Parrot Mambo</w:t>
            </w:r>
          </w:p>
        </w:tc>
      </w:tr>
    </w:tbl>
    <w:p w14:paraId="0238F370" w14:textId="77777777" w:rsidR="00C64354" w:rsidRDefault="00C64354" w:rsidP="00101ECD">
      <w:pPr>
        <w:spacing w:line="240" w:lineRule="auto"/>
        <w:ind w:firstLine="0"/>
        <w:rPr>
          <w:szCs w:val="28"/>
        </w:rPr>
      </w:pPr>
    </w:p>
    <w:p w14:paraId="5DDFC87B" w14:textId="77777777" w:rsidR="00C64354" w:rsidRDefault="00C64354" w:rsidP="00101ECD">
      <w:pPr>
        <w:spacing w:line="240" w:lineRule="auto"/>
        <w:ind w:firstLine="0"/>
        <w:rPr>
          <w:szCs w:val="28"/>
        </w:rPr>
      </w:pPr>
      <w:r w:rsidRPr="00C64354">
        <w:rPr>
          <w:szCs w:val="28"/>
        </w:rPr>
        <w:t>https://cran.r-project.org/web/packages/rvest/vignettes/selectorgadget.html</w:t>
      </w:r>
    </w:p>
    <w:p w14:paraId="6D1B0ABF" w14:textId="77777777" w:rsidR="00690897" w:rsidRDefault="00690897" w:rsidP="00101ECD">
      <w:pPr>
        <w:spacing w:line="240" w:lineRule="auto"/>
        <w:ind w:firstLine="0"/>
        <w:rPr>
          <w:szCs w:val="28"/>
        </w:rPr>
      </w:pPr>
    </w:p>
    <w:p w14:paraId="41784017" w14:textId="77777777" w:rsidR="00F528D3" w:rsidRDefault="00690897" w:rsidP="00101ECD">
      <w:pPr>
        <w:spacing w:line="240" w:lineRule="auto"/>
        <w:ind w:firstLine="0"/>
        <w:rPr>
          <w:color w:val="FF0000"/>
          <w:szCs w:val="28"/>
        </w:rPr>
      </w:pPr>
      <w:r>
        <w:rPr>
          <w:szCs w:val="28"/>
        </w:rPr>
        <w:t>For Reviews, Amazon reviews were scraped using a</w:t>
      </w:r>
      <w:r w:rsidR="00953C97">
        <w:rPr>
          <w:szCs w:val="28"/>
        </w:rPr>
        <w:t>n open source</w:t>
      </w:r>
      <w:r>
        <w:rPr>
          <w:szCs w:val="28"/>
        </w:rPr>
        <w:t xml:space="preserve"> </w:t>
      </w:r>
      <w:r w:rsidR="00953C97">
        <w:rPr>
          <w:szCs w:val="28"/>
        </w:rPr>
        <w:t>G</w:t>
      </w:r>
      <w:r>
        <w:rPr>
          <w:szCs w:val="28"/>
        </w:rPr>
        <w:t xml:space="preserve">oogle </w:t>
      </w:r>
      <w:r w:rsidR="00953C97">
        <w:rPr>
          <w:szCs w:val="28"/>
        </w:rPr>
        <w:t>C</w:t>
      </w:r>
      <w:r>
        <w:rPr>
          <w:szCs w:val="28"/>
        </w:rPr>
        <w:t xml:space="preserve">hrome </w:t>
      </w:r>
      <w:r w:rsidR="00953C97">
        <w:rPr>
          <w:szCs w:val="28"/>
        </w:rPr>
        <w:t>extension</w:t>
      </w:r>
      <w:r>
        <w:rPr>
          <w:szCs w:val="28"/>
        </w:rPr>
        <w:t xml:space="preserve"> called “Selector</w:t>
      </w:r>
      <w:r w:rsidR="00953C97">
        <w:rPr>
          <w:szCs w:val="28"/>
        </w:rPr>
        <w:t xml:space="preserve"> </w:t>
      </w:r>
      <w:r>
        <w:rPr>
          <w:szCs w:val="28"/>
        </w:rPr>
        <w:t>Gadget”</w:t>
      </w:r>
      <w:r w:rsidR="00953C97">
        <w:rPr>
          <w:szCs w:val="28"/>
        </w:rPr>
        <w:t>. Selector Gadget integrates with Chrome to ease CSS selector generation and discovery on complicated websites</w:t>
      </w:r>
      <w:r w:rsidR="00C64354">
        <w:rPr>
          <w:szCs w:val="28"/>
        </w:rPr>
        <w:t>. Once the CSS selector is determined, it can be used in R to extract values off a webpage.</w:t>
      </w:r>
      <w:r w:rsidR="00A4731B">
        <w:rPr>
          <w:szCs w:val="28"/>
        </w:rPr>
        <w:t xml:space="preserve"> </w:t>
      </w:r>
      <w:r w:rsidR="00F528D3" w:rsidRPr="00F528D3">
        <w:rPr>
          <w:color w:val="FF0000"/>
          <w:szCs w:val="28"/>
        </w:rPr>
        <w:t>Is iPhone successful criteria of success, measure of sale,</w:t>
      </w:r>
    </w:p>
    <w:p w14:paraId="3D3F9230" w14:textId="77777777" w:rsidR="00F528D3" w:rsidRPr="00F528D3" w:rsidRDefault="00F528D3" w:rsidP="00F528D3">
      <w:pPr>
        <w:spacing w:line="240" w:lineRule="auto"/>
        <w:ind w:firstLine="0"/>
        <w:rPr>
          <w:color w:val="FF0000"/>
          <w:szCs w:val="28"/>
        </w:rPr>
      </w:pPr>
      <w:r w:rsidRPr="00F528D3">
        <w:rPr>
          <w:color w:val="FF0000"/>
          <w:szCs w:val="28"/>
        </w:rPr>
        <w:t xml:space="preserve">decide on your own if it is successful under my criteria. goto twitter.. </w:t>
      </w:r>
    </w:p>
    <w:p w14:paraId="4AD8217D" w14:textId="77777777" w:rsidR="00F528D3" w:rsidRPr="00F528D3" w:rsidRDefault="00F528D3" w:rsidP="00F528D3">
      <w:pPr>
        <w:spacing w:line="240" w:lineRule="auto"/>
        <w:ind w:firstLine="0"/>
        <w:rPr>
          <w:color w:val="FF0000"/>
          <w:szCs w:val="28"/>
        </w:rPr>
      </w:pPr>
      <w:r w:rsidRPr="00F528D3">
        <w:rPr>
          <w:color w:val="FF0000"/>
          <w:szCs w:val="28"/>
        </w:rPr>
        <w:t>do tweets also support related to post release info/ pre release information</w:t>
      </w:r>
      <w:r>
        <w:rPr>
          <w:color w:val="FF0000"/>
          <w:szCs w:val="28"/>
        </w:rPr>
        <w:t>..</w:t>
      </w:r>
    </w:p>
    <w:p w14:paraId="6089A162" w14:textId="77777777" w:rsidR="00690897" w:rsidRPr="00F7343F" w:rsidRDefault="00A4731B" w:rsidP="00101ECD">
      <w:pPr>
        <w:spacing w:line="240" w:lineRule="auto"/>
        <w:ind w:firstLine="0"/>
        <w:rPr>
          <w:color w:val="FF0000"/>
          <w:szCs w:val="28"/>
        </w:rPr>
      </w:pPr>
      <w:r>
        <w:rPr>
          <w:szCs w:val="28"/>
        </w:rPr>
        <w:t xml:space="preserve">Other options of review sites contain </w:t>
      </w:r>
      <w:hyperlink r:id="rId7" w:history="1">
        <w:r w:rsidR="0028603F" w:rsidRPr="00BF61EC">
          <w:rPr>
            <w:rStyle w:val="Hyperlink"/>
            <w:szCs w:val="28"/>
          </w:rPr>
          <w:t>http://www.trustedreviews.com/</w:t>
        </w:r>
      </w:hyperlink>
    </w:p>
    <w:p w14:paraId="1B0118CD" w14:textId="77777777" w:rsidR="00F7343F" w:rsidRPr="00F7343F" w:rsidRDefault="00F7343F" w:rsidP="00101ECD">
      <w:pPr>
        <w:spacing w:line="240" w:lineRule="auto"/>
        <w:ind w:firstLine="0"/>
        <w:rPr>
          <w:color w:val="FF0000"/>
          <w:szCs w:val="28"/>
        </w:rPr>
      </w:pPr>
    </w:p>
    <w:p w14:paraId="14212F0A" w14:textId="77777777" w:rsidR="00F7343F" w:rsidRPr="00F7343F" w:rsidRDefault="00F7343F" w:rsidP="00101ECD">
      <w:pPr>
        <w:spacing w:line="240" w:lineRule="auto"/>
        <w:ind w:firstLine="0"/>
        <w:rPr>
          <w:color w:val="FF0000"/>
          <w:szCs w:val="28"/>
        </w:rPr>
      </w:pPr>
      <w:r w:rsidRPr="00F7343F">
        <w:rPr>
          <w:color w:val="FF0000"/>
          <w:szCs w:val="28"/>
        </w:rPr>
        <w:t>Product Name/ ID, Release date range, Hash tags related to them.</w:t>
      </w:r>
    </w:p>
    <w:p w14:paraId="58165FCF" w14:textId="77777777" w:rsidR="0028603F" w:rsidRDefault="0028603F" w:rsidP="00101ECD">
      <w:pPr>
        <w:spacing w:line="240" w:lineRule="auto"/>
        <w:ind w:firstLine="0"/>
        <w:rPr>
          <w:szCs w:val="28"/>
        </w:rPr>
      </w:pPr>
    </w:p>
    <w:p w14:paraId="6D66657C" w14:textId="77777777" w:rsidR="0028603F" w:rsidRPr="00F407F7" w:rsidRDefault="0028603F" w:rsidP="0028603F">
      <w:pPr>
        <w:spacing w:line="240" w:lineRule="auto"/>
        <w:ind w:firstLine="0"/>
        <w:rPr>
          <w:b/>
          <w:color w:val="FF0000"/>
          <w:sz w:val="22"/>
          <w:szCs w:val="28"/>
        </w:rPr>
      </w:pPr>
      <w:r w:rsidRPr="00F407F7">
        <w:rPr>
          <w:b/>
          <w:color w:val="FF0000"/>
          <w:sz w:val="22"/>
          <w:szCs w:val="28"/>
        </w:rPr>
        <w:t>SA algo to apply dplyr</w:t>
      </w:r>
    </w:p>
    <w:p w14:paraId="0C50255C" w14:textId="77777777" w:rsidR="0028603F" w:rsidRPr="00F407F7" w:rsidRDefault="0028603F" w:rsidP="0028603F">
      <w:pPr>
        <w:spacing w:line="240" w:lineRule="auto"/>
        <w:ind w:firstLine="0"/>
        <w:rPr>
          <w:b/>
          <w:color w:val="FF0000"/>
          <w:sz w:val="22"/>
          <w:szCs w:val="28"/>
        </w:rPr>
      </w:pPr>
      <w:r w:rsidRPr="00F407F7">
        <w:rPr>
          <w:b/>
          <w:color w:val="FF0000"/>
          <w:sz w:val="22"/>
          <w:szCs w:val="28"/>
        </w:rPr>
        <w:t>what correlation algo..</w:t>
      </w:r>
      <w:r w:rsidRPr="00F407F7">
        <w:rPr>
          <w:color w:val="FF0000"/>
        </w:rPr>
        <w:t xml:space="preserve"> </w:t>
      </w:r>
      <w:r w:rsidRPr="00F407F7">
        <w:rPr>
          <w:b/>
          <w:color w:val="FF0000"/>
          <w:sz w:val="22"/>
          <w:szCs w:val="28"/>
        </w:rPr>
        <w:t xml:space="preserve">for smaller samples.. </w:t>
      </w:r>
      <w:r>
        <w:rPr>
          <w:b/>
          <w:color w:val="FF0000"/>
          <w:sz w:val="22"/>
          <w:szCs w:val="28"/>
        </w:rPr>
        <w:t>(</w:t>
      </w:r>
      <w:r w:rsidRPr="00F407F7">
        <w:rPr>
          <w:b/>
          <w:color w:val="FF0000"/>
          <w:sz w:val="22"/>
          <w:szCs w:val="28"/>
        </w:rPr>
        <w:t>Spiermen R</w:t>
      </w:r>
      <w:r>
        <w:rPr>
          <w:b/>
          <w:color w:val="FF0000"/>
          <w:sz w:val="22"/>
          <w:szCs w:val="28"/>
        </w:rPr>
        <w:t>)</w:t>
      </w:r>
    </w:p>
    <w:p w14:paraId="79B5EFB1" w14:textId="77777777" w:rsidR="0028603F" w:rsidRPr="00F407F7" w:rsidRDefault="00B90996" w:rsidP="0028603F">
      <w:pPr>
        <w:spacing w:line="240" w:lineRule="auto"/>
        <w:ind w:firstLine="0"/>
        <w:rPr>
          <w:b/>
          <w:color w:val="FF0000"/>
          <w:sz w:val="22"/>
          <w:szCs w:val="28"/>
        </w:rPr>
      </w:pPr>
      <w:r>
        <w:rPr>
          <w:b/>
          <w:color w:val="FF0000"/>
          <w:sz w:val="22"/>
          <w:szCs w:val="28"/>
        </w:rPr>
        <w:t xml:space="preserve">what binary classifier.. </w:t>
      </w:r>
      <w:r w:rsidR="006418E8">
        <w:rPr>
          <w:b/>
          <w:color w:val="FF0000"/>
          <w:sz w:val="22"/>
          <w:szCs w:val="28"/>
        </w:rPr>
        <w:t>(</w:t>
      </w:r>
      <w:r w:rsidR="006418E8" w:rsidRPr="006418E8">
        <w:rPr>
          <w:b/>
          <w:color w:val="FF0000"/>
          <w:sz w:val="22"/>
          <w:szCs w:val="28"/>
        </w:rPr>
        <w:t>Perceptrons or SVM</w:t>
      </w:r>
      <w:r w:rsidR="00CC41DB">
        <w:rPr>
          <w:b/>
          <w:color w:val="FF0000"/>
          <w:sz w:val="22"/>
          <w:szCs w:val="28"/>
        </w:rPr>
        <w:t xml:space="preserve"> </w:t>
      </w:r>
      <w:r w:rsidR="00CC41DB" w:rsidRPr="00CC41DB">
        <w:rPr>
          <w:b/>
          <w:color w:val="FF0000"/>
          <w:sz w:val="22"/>
          <w:szCs w:val="28"/>
        </w:rPr>
        <w:t>Support Vector Machines</w:t>
      </w:r>
      <w:r w:rsidR="006418E8">
        <w:rPr>
          <w:b/>
          <w:color w:val="FF0000"/>
          <w:sz w:val="22"/>
          <w:szCs w:val="28"/>
        </w:rPr>
        <w:t>)</w:t>
      </w:r>
      <w:r w:rsidR="00CC41DB">
        <w:rPr>
          <w:b/>
          <w:color w:val="FF0000"/>
          <w:sz w:val="22"/>
          <w:szCs w:val="28"/>
        </w:rPr>
        <w:t xml:space="preserve">, </w:t>
      </w:r>
      <w:r w:rsidR="00CC41DB" w:rsidRPr="00CC41DB">
        <w:rPr>
          <w:b/>
          <w:color w:val="FF0000"/>
          <w:sz w:val="22"/>
          <w:szCs w:val="28"/>
        </w:rPr>
        <w:t xml:space="preserve">What is the </w:t>
      </w:r>
      <w:r w:rsidR="00F90408">
        <w:rPr>
          <w:b/>
          <w:color w:val="FF0000"/>
          <w:sz w:val="22"/>
          <w:szCs w:val="28"/>
        </w:rPr>
        <w:t xml:space="preserve">most </w:t>
      </w:r>
      <w:r w:rsidR="00CC41DB">
        <w:rPr>
          <w:b/>
          <w:color w:val="FF0000"/>
          <w:sz w:val="22"/>
          <w:szCs w:val="28"/>
        </w:rPr>
        <w:t xml:space="preserve">suitable </w:t>
      </w:r>
      <w:r w:rsidR="00F90408" w:rsidRPr="00CC41DB">
        <w:rPr>
          <w:b/>
          <w:color w:val="FF0000"/>
          <w:sz w:val="22"/>
          <w:szCs w:val="28"/>
        </w:rPr>
        <w:t xml:space="preserve">binary </w:t>
      </w:r>
      <w:r w:rsidR="00CC41DB" w:rsidRPr="00CC41DB">
        <w:rPr>
          <w:b/>
          <w:color w:val="FF0000"/>
          <w:sz w:val="22"/>
          <w:szCs w:val="28"/>
        </w:rPr>
        <w:t>classifier</w:t>
      </w:r>
    </w:p>
    <w:p w14:paraId="53B95F1F" w14:textId="77777777" w:rsidR="0028603F" w:rsidRPr="006B27E2" w:rsidRDefault="0028603F" w:rsidP="00101ECD">
      <w:pPr>
        <w:spacing w:line="240" w:lineRule="auto"/>
        <w:ind w:firstLine="0"/>
        <w:rPr>
          <w:szCs w:val="28"/>
        </w:rPr>
      </w:pPr>
    </w:p>
    <w:p w14:paraId="098311FD" w14:textId="77777777" w:rsidR="00542B6F" w:rsidRPr="00C310B7" w:rsidRDefault="00542B6F" w:rsidP="00542B6F">
      <w:pPr>
        <w:spacing w:line="240" w:lineRule="auto"/>
        <w:rPr>
          <w:b/>
          <w:color w:val="FF0000"/>
          <w:sz w:val="28"/>
          <w:szCs w:val="28"/>
        </w:rPr>
      </w:pPr>
    </w:p>
    <w:p w14:paraId="0455D5B4" w14:textId="77777777" w:rsidR="0074409E" w:rsidRPr="00C310B7" w:rsidRDefault="0074409E" w:rsidP="007E20ED">
      <w:pPr>
        <w:ind w:firstLine="0"/>
        <w:rPr>
          <w:b/>
          <w:color w:val="FF0000"/>
          <w:sz w:val="22"/>
          <w:szCs w:val="28"/>
        </w:rPr>
      </w:pPr>
      <w:r w:rsidRPr="00C310B7">
        <w:rPr>
          <w:b/>
          <w:color w:val="FF0000"/>
          <w:sz w:val="22"/>
          <w:szCs w:val="28"/>
        </w:rPr>
        <w:t>Available Online Resources:</w:t>
      </w:r>
    </w:p>
    <w:p w14:paraId="6BF4161B" w14:textId="77777777" w:rsidR="0074409E" w:rsidRPr="00C310B7" w:rsidRDefault="0074409E" w:rsidP="0074409E">
      <w:pPr>
        <w:rPr>
          <w:color w:val="FF0000"/>
          <w:szCs w:val="28"/>
        </w:rPr>
      </w:pPr>
    </w:p>
    <w:p w14:paraId="0E010119" w14:textId="77777777" w:rsidR="0074409E" w:rsidRPr="00C310B7" w:rsidRDefault="0074409E" w:rsidP="0074409E">
      <w:pPr>
        <w:rPr>
          <w:color w:val="FF0000"/>
        </w:rPr>
      </w:pPr>
      <w:r w:rsidRPr="00C310B7">
        <w:rPr>
          <w:color w:val="FF0000"/>
        </w:rPr>
        <w:t>A number of sentiment lexicon are available to be used for sentiment analysis. Given below are a few references.</w:t>
      </w:r>
    </w:p>
    <w:p w14:paraId="5793D626" w14:textId="77777777" w:rsidR="0074409E" w:rsidRPr="00C310B7" w:rsidRDefault="0074409E" w:rsidP="0074409E">
      <w:pPr>
        <w:rPr>
          <w:color w:val="FF0000"/>
        </w:rPr>
      </w:pPr>
    </w:p>
    <w:p w14:paraId="5D8B673D"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General Inquirer Lexicon: http://www.wjh.harvard.edu/~inquirer/ spread-sheet_guide.htm.</w:t>
      </w:r>
    </w:p>
    <w:p w14:paraId="48047D88"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Emotion Lexicon: http://www.purl.org/net/emolex</w:t>
      </w:r>
    </w:p>
    <w:p w14:paraId="6F50933C"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Financial Sentiment Lexicons: http://nd.edu/~mcdonald/Word_Lists.html.</w:t>
      </w:r>
    </w:p>
    <w:p w14:paraId="012D53EB"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MPQA Subjectivity Lexicon: http://www.cs.pitt.edu/mpqa/subj_lexicon.html</w:t>
      </w:r>
    </w:p>
    <w:p w14:paraId="42F9203C" w14:textId="77777777" w:rsidR="0074409E" w:rsidRPr="00C310B7" w:rsidRDefault="0074409E" w:rsidP="0074409E">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SentiWordNet: http://sentiword-net.isti.cnr.it/</w:t>
      </w:r>
    </w:p>
    <w:p w14:paraId="6A566AAC" w14:textId="77777777" w:rsidR="004F55CC" w:rsidRPr="004F55CC" w:rsidRDefault="0074409E" w:rsidP="004F55CC">
      <w:pPr>
        <w:pStyle w:val="ListParagraph"/>
        <w:numPr>
          <w:ilvl w:val="0"/>
          <w:numId w:val="11"/>
        </w:numPr>
        <w:rPr>
          <w:rFonts w:ascii="Times New Roman" w:hAnsi="Times New Roman" w:cs="Times New Roman"/>
          <w:color w:val="FF0000"/>
          <w:sz w:val="20"/>
          <w:szCs w:val="20"/>
        </w:rPr>
      </w:pPr>
      <w:r w:rsidRPr="00C310B7">
        <w:rPr>
          <w:rFonts w:ascii="Times New Roman" w:hAnsi="Times New Roman" w:cs="Times New Roman"/>
          <w:color w:val="FF0000"/>
          <w:sz w:val="20"/>
          <w:szCs w:val="20"/>
        </w:rPr>
        <w:t xml:space="preserve">Sentiment Lexicon: </w:t>
      </w:r>
      <w:r w:rsidR="005C5DC5" w:rsidRPr="00C310B7">
        <w:rPr>
          <w:rFonts w:ascii="Times New Roman" w:hAnsi="Times New Roman" w:cs="Times New Roman"/>
          <w:color w:val="FF0000"/>
          <w:sz w:val="20"/>
          <w:szCs w:val="20"/>
        </w:rPr>
        <w:t>http://www.cs.uic.edu/~liub/FBS/sentiment-analysis.html</w:t>
      </w:r>
    </w:p>
    <w:p w14:paraId="10473BBA" w14:textId="77777777" w:rsidR="004F55CC" w:rsidRPr="004F55CC" w:rsidRDefault="004F55CC" w:rsidP="004F55CC">
      <w:pPr>
        <w:spacing w:line="240" w:lineRule="auto"/>
        <w:ind w:firstLine="0"/>
        <w:rPr>
          <w:b/>
          <w:color w:val="FF0000"/>
          <w:szCs w:val="28"/>
        </w:rPr>
      </w:pPr>
      <w:r w:rsidRPr="004F55CC">
        <w:rPr>
          <w:b/>
          <w:color w:val="FF0000"/>
          <w:szCs w:val="28"/>
        </w:rPr>
        <w:t>Lexicon</w:t>
      </w:r>
      <w:r>
        <w:rPr>
          <w:b/>
          <w:color w:val="FF0000"/>
          <w:szCs w:val="28"/>
        </w:rPr>
        <w:t xml:space="preserve"> </w:t>
      </w:r>
      <w:r w:rsidRPr="004F55CC">
        <w:rPr>
          <w:b/>
          <w:color w:val="FF0000"/>
          <w:szCs w:val="28"/>
        </w:rPr>
        <w:t>(D:\Ali_Home\WIT\TSA\Learning R\sentiment_scoring)</w:t>
      </w:r>
    </w:p>
    <w:p w14:paraId="17CB0FFC" w14:textId="77777777" w:rsidR="004F55CC" w:rsidRPr="004F55CC" w:rsidRDefault="00A23535" w:rsidP="004F55CC">
      <w:pPr>
        <w:spacing w:line="240" w:lineRule="auto"/>
        <w:ind w:firstLine="0"/>
        <w:rPr>
          <w:color w:val="FF0000"/>
          <w:szCs w:val="28"/>
        </w:rPr>
      </w:pPr>
      <w:hyperlink r:id="rId8" w:history="1">
        <w:r w:rsidR="004F55CC" w:rsidRPr="004F55CC">
          <w:rPr>
            <w:rStyle w:val="Hyperlink"/>
            <w:color w:val="FF0000"/>
            <w:szCs w:val="28"/>
          </w:rPr>
          <w:t>https://www.cs.uic.edu/~liub/FBS/sentiment-analysis.html</w:t>
        </w:r>
      </w:hyperlink>
    </w:p>
    <w:p w14:paraId="6430FFFA" w14:textId="77777777" w:rsidR="004F55CC" w:rsidRPr="004F55CC" w:rsidRDefault="004F55CC" w:rsidP="004F55CC">
      <w:pPr>
        <w:spacing w:line="240" w:lineRule="auto"/>
        <w:ind w:firstLine="0"/>
        <w:rPr>
          <w:color w:val="FF0000"/>
          <w:szCs w:val="28"/>
        </w:rPr>
      </w:pPr>
      <w:r>
        <w:rPr>
          <w:color w:val="FF0000"/>
          <w:szCs w:val="28"/>
        </w:rPr>
        <w:t>A</w:t>
      </w:r>
      <w:r w:rsidRPr="004F55CC">
        <w:rPr>
          <w:color w:val="FF0000"/>
          <w:szCs w:val="28"/>
        </w:rPr>
        <w:t>lso contains good sentiment analysis tutorial on amazon reviews.</w:t>
      </w:r>
    </w:p>
    <w:p w14:paraId="46D8F3F5" w14:textId="77777777" w:rsidR="005C5DC5" w:rsidRPr="005C5DC5" w:rsidRDefault="005C5DC5" w:rsidP="005C5DC5">
      <w:pPr>
        <w:ind w:firstLine="0"/>
      </w:pPr>
    </w:p>
    <w:p w14:paraId="0C13EB8D" w14:textId="77777777" w:rsidR="00831112" w:rsidRDefault="00831112" w:rsidP="00BE2D5A">
      <w:pPr>
        <w:rPr>
          <w:b/>
          <w:sz w:val="24"/>
          <w:szCs w:val="28"/>
        </w:rPr>
      </w:pPr>
    </w:p>
    <w:p w14:paraId="73404920" w14:textId="77777777" w:rsidR="0074409E" w:rsidRPr="00A24717" w:rsidRDefault="0074409E" w:rsidP="00A24717">
      <w:pPr>
        <w:ind w:firstLine="0"/>
        <w:rPr>
          <w:b/>
          <w:sz w:val="22"/>
        </w:rPr>
      </w:pPr>
      <w:r>
        <w:rPr>
          <w:b/>
          <w:sz w:val="22"/>
        </w:rPr>
        <w:t>Description of the Experimental Design/ Verification Methodology:</w:t>
      </w:r>
    </w:p>
    <w:p w14:paraId="044246B7" w14:textId="77777777" w:rsidR="003157C1" w:rsidRDefault="003157C1" w:rsidP="003157C1">
      <w:pPr>
        <w:ind w:firstLine="0"/>
        <w:rPr>
          <w:b/>
          <w:sz w:val="22"/>
          <w:szCs w:val="22"/>
        </w:rPr>
      </w:pPr>
    </w:p>
    <w:p w14:paraId="7D9F9825" w14:textId="77777777" w:rsidR="00A12832" w:rsidRDefault="00197547" w:rsidP="003157C1">
      <w:pPr>
        <w:ind w:firstLine="0"/>
        <w:rPr>
          <w:sz w:val="22"/>
          <w:szCs w:val="22"/>
        </w:rPr>
      </w:pPr>
      <w:r w:rsidRPr="00197547">
        <w:rPr>
          <w:sz w:val="22"/>
          <w:szCs w:val="22"/>
        </w:rPr>
        <w:t>As per (Feldman, 2013), there are two main ap</w:t>
      </w:r>
      <w:r>
        <w:rPr>
          <w:sz w:val="22"/>
          <w:szCs w:val="22"/>
        </w:rPr>
        <w:t xml:space="preserve">proaches to sentiment analysis, “Supervised” and “Unsupervised”. </w:t>
      </w:r>
      <w:r w:rsidR="00A12832">
        <w:rPr>
          <w:sz w:val="22"/>
          <w:szCs w:val="22"/>
        </w:rPr>
        <w:t xml:space="preserve">A single tweet may contain more than one sentence. It is important to note here that each sentence can have its own </w:t>
      </w:r>
      <w:r w:rsidR="00A12832">
        <w:rPr>
          <w:b/>
          <w:sz w:val="22"/>
          <w:szCs w:val="22"/>
        </w:rPr>
        <w:t>S</w:t>
      </w:r>
      <w:r w:rsidR="00A12832" w:rsidRPr="00A12832">
        <w:rPr>
          <w:b/>
          <w:sz w:val="22"/>
          <w:szCs w:val="22"/>
        </w:rPr>
        <w:t xml:space="preserve">entiment </w:t>
      </w:r>
      <w:r w:rsidR="00A12832">
        <w:rPr>
          <w:b/>
          <w:sz w:val="22"/>
          <w:szCs w:val="22"/>
        </w:rPr>
        <w:t>O</w:t>
      </w:r>
      <w:r w:rsidR="00A12832" w:rsidRPr="00A12832">
        <w:rPr>
          <w:b/>
          <w:sz w:val="22"/>
          <w:szCs w:val="22"/>
        </w:rPr>
        <w:t>rientation</w:t>
      </w:r>
      <w:r w:rsidR="00A12832">
        <w:rPr>
          <w:sz w:val="22"/>
          <w:szCs w:val="22"/>
        </w:rPr>
        <w:t xml:space="preserve"> (SO). Which simply means that</w:t>
      </w:r>
      <w:r w:rsidR="00DC07FB">
        <w:rPr>
          <w:sz w:val="22"/>
          <w:szCs w:val="22"/>
        </w:rPr>
        <w:t>,</w:t>
      </w:r>
      <w:r w:rsidR="00A12832">
        <w:rPr>
          <w:sz w:val="22"/>
          <w:szCs w:val="22"/>
        </w:rPr>
        <w:t xml:space="preserve"> it is fair to treat it as a document </w:t>
      </w:r>
      <w:r w:rsidR="00E90D79">
        <w:rPr>
          <w:sz w:val="22"/>
          <w:szCs w:val="22"/>
        </w:rPr>
        <w:t xml:space="preserve">to apply </w:t>
      </w:r>
      <w:r w:rsidR="00DC07FB">
        <w:rPr>
          <w:sz w:val="22"/>
          <w:szCs w:val="22"/>
        </w:rPr>
        <w:t xml:space="preserve">document sentiment analysis techniques to it or to treat it as a “bag of words”. </w:t>
      </w:r>
      <w:r w:rsidR="003103F2">
        <w:rPr>
          <w:sz w:val="22"/>
          <w:szCs w:val="22"/>
        </w:rPr>
        <w:t>A tweet level sentiment score can therefore be calculated (using linguistic resources) and associated with each tweet. The same tweet in another way can also be bro</w:t>
      </w:r>
      <w:r w:rsidR="00DC07FB">
        <w:rPr>
          <w:sz w:val="22"/>
          <w:szCs w:val="22"/>
        </w:rPr>
        <w:t>k</w:t>
      </w:r>
      <w:r w:rsidR="003103F2">
        <w:rPr>
          <w:sz w:val="22"/>
          <w:szCs w:val="22"/>
        </w:rPr>
        <w:t>en</w:t>
      </w:r>
      <w:r w:rsidR="00DC07FB">
        <w:rPr>
          <w:sz w:val="22"/>
          <w:szCs w:val="22"/>
        </w:rPr>
        <w:t>-down</w:t>
      </w:r>
      <w:r w:rsidR="003103F2">
        <w:rPr>
          <w:sz w:val="22"/>
          <w:szCs w:val="22"/>
        </w:rPr>
        <w:t xml:space="preserve"> into sentences, which implies that sentence level sentiment scores can also be associated to each sentence.</w:t>
      </w:r>
      <w:r w:rsidR="00C0627B">
        <w:rPr>
          <w:sz w:val="22"/>
          <w:szCs w:val="22"/>
        </w:rPr>
        <w:t xml:space="preserve"> There are separate techniques</w:t>
      </w:r>
      <w:r w:rsidR="002F4F52">
        <w:rPr>
          <w:sz w:val="22"/>
          <w:szCs w:val="22"/>
        </w:rPr>
        <w:t>/algorithms</w:t>
      </w:r>
      <w:r w:rsidR="00C0627B">
        <w:rPr>
          <w:sz w:val="22"/>
          <w:szCs w:val="22"/>
        </w:rPr>
        <w:t xml:space="preserve"> used for document sentiment calculation and sentence sentiment calculation. It should be possible to compare the two outcomes (document sentiment &amp; sentence sentiment) with each other.</w:t>
      </w:r>
    </w:p>
    <w:p w14:paraId="6E9CB016" w14:textId="77777777" w:rsidR="00C0627B" w:rsidRDefault="00C0627B" w:rsidP="003157C1">
      <w:pPr>
        <w:ind w:firstLine="0"/>
        <w:rPr>
          <w:sz w:val="22"/>
          <w:szCs w:val="22"/>
        </w:rPr>
      </w:pPr>
    </w:p>
    <w:p w14:paraId="0C1C2485" w14:textId="77777777" w:rsidR="00C0627B" w:rsidRDefault="00C0627B" w:rsidP="003157C1">
      <w:pPr>
        <w:ind w:firstLine="0"/>
        <w:rPr>
          <w:sz w:val="22"/>
          <w:szCs w:val="22"/>
        </w:rPr>
      </w:pPr>
      <w:r>
        <w:rPr>
          <w:sz w:val="22"/>
          <w:szCs w:val="22"/>
        </w:rPr>
        <w:t>As part of this study, it is hypothesized that</w:t>
      </w:r>
    </w:p>
    <w:p w14:paraId="2EB1C4C7" w14:textId="77777777" w:rsidR="00030C45" w:rsidRDefault="00030C45" w:rsidP="003157C1">
      <w:pPr>
        <w:ind w:firstLine="0"/>
        <w:rPr>
          <w:sz w:val="22"/>
          <w:szCs w:val="22"/>
        </w:rPr>
      </w:pPr>
    </w:p>
    <w:p w14:paraId="74D6E48D" w14:textId="77777777" w:rsidR="00030C45" w:rsidRPr="00030C45" w:rsidRDefault="00030C45" w:rsidP="00030C45">
      <w:pPr>
        <w:spacing w:line="240" w:lineRule="auto"/>
        <w:rPr>
          <w:color w:val="538135" w:themeColor="accent6" w:themeShade="BF"/>
          <w:szCs w:val="28"/>
        </w:rPr>
      </w:pPr>
      <w:r w:rsidRPr="00030C45">
        <w:rPr>
          <w:b/>
          <w:color w:val="538135" w:themeColor="accent6" w:themeShade="BF"/>
          <w:szCs w:val="28"/>
        </w:rPr>
        <w:t>H1:</w:t>
      </w:r>
      <w:r w:rsidRPr="00030C45">
        <w:rPr>
          <w:color w:val="538135" w:themeColor="accent6" w:themeShade="BF"/>
          <w:szCs w:val="28"/>
        </w:rPr>
        <w:t xml:space="preserve"> Aggregate sentiment analysis score on social media will correlate to aggregate online user reviews of </w:t>
      </w:r>
    </w:p>
    <w:p w14:paraId="730AE264" w14:textId="77777777" w:rsidR="00030C45" w:rsidRPr="00030C45" w:rsidRDefault="00030C45" w:rsidP="00030C45">
      <w:pPr>
        <w:spacing w:line="240" w:lineRule="auto"/>
        <w:rPr>
          <w:color w:val="538135" w:themeColor="accent6" w:themeShade="BF"/>
          <w:szCs w:val="28"/>
        </w:rPr>
      </w:pPr>
      <w:r w:rsidRPr="00030C45">
        <w:rPr>
          <w:color w:val="538135" w:themeColor="accent6" w:themeShade="BF"/>
          <w:szCs w:val="28"/>
        </w:rPr>
        <w:t xml:space="preserve">technology? </w:t>
      </w:r>
    </w:p>
    <w:p w14:paraId="039C0932" w14:textId="77777777" w:rsidR="00030C45" w:rsidRPr="00030C45" w:rsidRDefault="00030C45" w:rsidP="00030C45">
      <w:pPr>
        <w:spacing w:line="240" w:lineRule="auto"/>
        <w:rPr>
          <w:color w:val="538135" w:themeColor="accent6" w:themeShade="BF"/>
          <w:szCs w:val="28"/>
        </w:rPr>
      </w:pPr>
    </w:p>
    <w:p w14:paraId="1419882D" w14:textId="77777777" w:rsidR="00030C45" w:rsidRPr="00030C45" w:rsidRDefault="00030C45" w:rsidP="00030C45">
      <w:pPr>
        <w:spacing w:line="240" w:lineRule="auto"/>
        <w:rPr>
          <w:color w:val="538135" w:themeColor="accent6" w:themeShade="BF"/>
          <w:szCs w:val="28"/>
        </w:rPr>
      </w:pPr>
      <w:r w:rsidRPr="00030C45">
        <w:rPr>
          <w:b/>
          <w:color w:val="538135" w:themeColor="accent6" w:themeShade="BF"/>
          <w:szCs w:val="28"/>
        </w:rPr>
        <w:t>H2:</w:t>
      </w:r>
      <w:r w:rsidRPr="00030C45">
        <w:rPr>
          <w:color w:val="538135" w:themeColor="accent6" w:themeShade="BF"/>
          <w:szCs w:val="28"/>
        </w:rPr>
        <w:t xml:space="preserve"> Binary Classification could be used to classify social media sentiment as positive or negative in a way that </w:t>
      </w:r>
    </w:p>
    <w:p w14:paraId="3289E4FD" w14:textId="595C4052" w:rsidR="00030C45" w:rsidRDefault="00030C45" w:rsidP="00030C45">
      <w:pPr>
        <w:spacing w:line="240" w:lineRule="auto"/>
        <w:rPr>
          <w:color w:val="538135" w:themeColor="accent6" w:themeShade="BF"/>
          <w:szCs w:val="28"/>
        </w:rPr>
      </w:pPr>
      <w:r w:rsidRPr="00030C45">
        <w:rPr>
          <w:color w:val="538135" w:themeColor="accent6" w:themeShade="BF"/>
          <w:szCs w:val="28"/>
        </w:rPr>
        <w:lastRenderedPageBreak/>
        <w:t>corresponds with online user reviews of technology.</w:t>
      </w:r>
      <w:r w:rsidR="00D27B16">
        <w:rPr>
          <w:color w:val="538135" w:themeColor="accent6" w:themeShade="BF"/>
          <w:szCs w:val="28"/>
        </w:rPr>
        <w:t xml:space="preserve"> (here we don’t use the aggregate sentiment score). All the words become variables here and frequencies are the values. The model uses supervised learning i.e. it will be fed twitter data and told if it corresponds to success. Upon successful learning, given a new technology, </w:t>
      </w:r>
      <w:r w:rsidR="00A53587">
        <w:rPr>
          <w:color w:val="538135" w:themeColor="accent6" w:themeShade="BF"/>
          <w:szCs w:val="28"/>
        </w:rPr>
        <w:t>it will predict. 10 tech products are not enouph of training model</w:t>
      </w:r>
    </w:p>
    <w:p w14:paraId="40D57E54" w14:textId="77777777" w:rsidR="00A53587" w:rsidRDefault="00A53587" w:rsidP="00030C45">
      <w:pPr>
        <w:spacing w:line="240" w:lineRule="auto"/>
        <w:rPr>
          <w:color w:val="538135" w:themeColor="accent6" w:themeShade="BF"/>
          <w:szCs w:val="28"/>
        </w:rPr>
      </w:pPr>
    </w:p>
    <w:p w14:paraId="431C6188" w14:textId="4E32941B" w:rsidR="00A53587" w:rsidRDefault="00A53587" w:rsidP="00030C45">
      <w:pPr>
        <w:spacing w:line="240" w:lineRule="auto"/>
        <w:rPr>
          <w:color w:val="538135" w:themeColor="accent6" w:themeShade="BF"/>
          <w:szCs w:val="28"/>
        </w:rPr>
      </w:pPr>
      <w:r>
        <w:rPr>
          <w:color w:val="538135" w:themeColor="accent6" w:themeShade="BF"/>
          <w:szCs w:val="28"/>
        </w:rPr>
        <w:t>get another few</w:t>
      </w:r>
      <w:r w:rsidR="00C17FEB">
        <w:rPr>
          <w:color w:val="538135" w:themeColor="accent6" w:themeShade="BF"/>
          <w:szCs w:val="28"/>
        </w:rPr>
        <w:t xml:space="preserve"> </w:t>
      </w:r>
      <w:r>
        <w:rPr>
          <w:color w:val="538135" w:themeColor="accent6" w:themeShade="BF"/>
          <w:szCs w:val="28"/>
        </w:rPr>
        <w:t>tweets but not use algo on it. And let the model predict it. Then check star rating.</w:t>
      </w:r>
    </w:p>
    <w:p w14:paraId="46048BE5" w14:textId="0E4A4109" w:rsidR="00D86BCA" w:rsidRDefault="00D86BCA" w:rsidP="00030C45">
      <w:pPr>
        <w:spacing w:line="240" w:lineRule="auto"/>
        <w:rPr>
          <w:color w:val="538135" w:themeColor="accent6" w:themeShade="BF"/>
          <w:szCs w:val="28"/>
        </w:rPr>
      </w:pPr>
      <w:r>
        <w:rPr>
          <w:color w:val="538135" w:themeColor="accent6" w:themeShade="BF"/>
          <w:szCs w:val="28"/>
        </w:rPr>
        <w:t>Pecetrons case: The model will position continuously move the hyperplane to position it self based upon the data.</w:t>
      </w:r>
    </w:p>
    <w:p w14:paraId="51ADB489" w14:textId="6840E1C4" w:rsidR="00D86BCA" w:rsidRDefault="00D86BCA" w:rsidP="00030C45">
      <w:pPr>
        <w:spacing w:line="240" w:lineRule="auto"/>
        <w:rPr>
          <w:color w:val="538135" w:themeColor="accent6" w:themeShade="BF"/>
          <w:szCs w:val="28"/>
        </w:rPr>
      </w:pPr>
      <w:r>
        <w:rPr>
          <w:color w:val="538135" w:themeColor="accent6" w:themeShade="BF"/>
          <w:szCs w:val="28"/>
        </w:rPr>
        <w:t>Binary classifiers will work the same way.</w:t>
      </w:r>
    </w:p>
    <w:p w14:paraId="30A31E5F" w14:textId="65A6AB3F" w:rsidR="00A53587" w:rsidRDefault="00A53587" w:rsidP="00030C45">
      <w:pPr>
        <w:spacing w:line="240" w:lineRule="auto"/>
        <w:rPr>
          <w:color w:val="538135" w:themeColor="accent6" w:themeShade="BF"/>
          <w:szCs w:val="28"/>
        </w:rPr>
      </w:pPr>
      <w:r>
        <w:rPr>
          <w:color w:val="538135" w:themeColor="accent6" w:themeShade="BF"/>
          <w:szCs w:val="28"/>
        </w:rPr>
        <w:t xml:space="preserve">Model may end up with .89 that is close enouph to one </w:t>
      </w:r>
      <w:r w:rsidR="00D86BCA">
        <w:rPr>
          <w:color w:val="538135" w:themeColor="accent6" w:themeShade="BF"/>
          <w:szCs w:val="28"/>
        </w:rPr>
        <w:t xml:space="preserve">pole </w:t>
      </w:r>
      <w:r>
        <w:rPr>
          <w:color w:val="538135" w:themeColor="accent6" w:themeShade="BF"/>
          <w:szCs w:val="28"/>
        </w:rPr>
        <w:t>for us to live with.</w:t>
      </w:r>
    </w:p>
    <w:p w14:paraId="01D1DE83" w14:textId="3425FE8C" w:rsidR="00A53587" w:rsidRPr="00030C45" w:rsidRDefault="00A53587" w:rsidP="00030C45">
      <w:pPr>
        <w:spacing w:line="240" w:lineRule="auto"/>
        <w:rPr>
          <w:color w:val="538135" w:themeColor="accent6" w:themeShade="BF"/>
          <w:szCs w:val="28"/>
        </w:rPr>
      </w:pPr>
      <w:r>
        <w:rPr>
          <w:color w:val="538135" w:themeColor="accent6" w:themeShade="BF"/>
          <w:szCs w:val="28"/>
        </w:rPr>
        <w:t>Error is the difference between what it gives out and what we want it to give out.</w:t>
      </w:r>
    </w:p>
    <w:p w14:paraId="6F22920D" w14:textId="77777777" w:rsidR="00030C45" w:rsidRDefault="00030C45" w:rsidP="003157C1">
      <w:pPr>
        <w:ind w:firstLine="0"/>
        <w:rPr>
          <w:sz w:val="22"/>
          <w:szCs w:val="22"/>
        </w:rPr>
      </w:pPr>
    </w:p>
    <w:p w14:paraId="1C49FC41" w14:textId="77777777" w:rsidR="00C0627B" w:rsidRDefault="00C0627B" w:rsidP="003157C1">
      <w:pPr>
        <w:ind w:firstLine="0"/>
        <w:rPr>
          <w:sz w:val="22"/>
          <w:szCs w:val="22"/>
        </w:rPr>
      </w:pPr>
    </w:p>
    <w:p w14:paraId="5D5F0315" w14:textId="77777777" w:rsidR="00C0627B" w:rsidRPr="00CA1448" w:rsidRDefault="00C0627B" w:rsidP="003157C1">
      <w:pPr>
        <w:ind w:firstLine="0"/>
        <w:rPr>
          <w:color w:val="FF0000"/>
          <w:sz w:val="22"/>
          <w:szCs w:val="22"/>
        </w:rPr>
      </w:pPr>
      <w:r w:rsidRPr="00CA1448">
        <w:rPr>
          <w:b/>
          <w:color w:val="FF0000"/>
          <w:sz w:val="22"/>
          <w:szCs w:val="22"/>
        </w:rPr>
        <w:t>H1:</w:t>
      </w:r>
      <w:r w:rsidRPr="00CA1448">
        <w:rPr>
          <w:color w:val="FF0000"/>
          <w:sz w:val="22"/>
          <w:szCs w:val="22"/>
        </w:rPr>
        <w:t xml:space="preserve"> </w:t>
      </w:r>
      <w:r w:rsidR="00E75116" w:rsidRPr="00CA1448">
        <w:rPr>
          <w:color w:val="FF0000"/>
          <w:sz w:val="22"/>
          <w:szCs w:val="22"/>
        </w:rPr>
        <w:t>The document sentiment of a tweet and its aggregate sentence level sentiment are equivalents/ correlated.</w:t>
      </w:r>
    </w:p>
    <w:p w14:paraId="14903546" w14:textId="77777777" w:rsidR="002F4F52" w:rsidRPr="00CA1448" w:rsidRDefault="002F4F52" w:rsidP="003157C1">
      <w:pPr>
        <w:ind w:firstLine="0"/>
        <w:rPr>
          <w:color w:val="FF0000"/>
          <w:sz w:val="22"/>
          <w:szCs w:val="22"/>
        </w:rPr>
      </w:pPr>
    </w:p>
    <w:p w14:paraId="7B587CFE" w14:textId="77777777" w:rsidR="00E73876" w:rsidRPr="00CA1448" w:rsidRDefault="002F4F52" w:rsidP="003157C1">
      <w:pPr>
        <w:ind w:firstLine="0"/>
        <w:rPr>
          <w:color w:val="FF0000"/>
          <w:sz w:val="22"/>
          <w:szCs w:val="22"/>
        </w:rPr>
      </w:pPr>
      <w:r w:rsidRPr="00CA1448">
        <w:rPr>
          <w:b/>
          <w:color w:val="FF0000"/>
          <w:sz w:val="22"/>
          <w:szCs w:val="22"/>
        </w:rPr>
        <w:t>H3:</w:t>
      </w:r>
      <w:r w:rsidRPr="00CA1448">
        <w:rPr>
          <w:color w:val="FF0000"/>
          <w:sz w:val="22"/>
          <w:szCs w:val="22"/>
        </w:rPr>
        <w:t xml:space="preserve"> </w:t>
      </w:r>
      <w:r w:rsidR="00E73876" w:rsidRPr="00CA1448">
        <w:rPr>
          <w:color w:val="FF0000"/>
          <w:sz w:val="22"/>
          <w:szCs w:val="22"/>
        </w:rPr>
        <w:t>These two techniques (tweet level technique and sentence level technique) are not always the same for every set of tweets taken from the Twitter corpus.</w:t>
      </w:r>
    </w:p>
    <w:p w14:paraId="0CC00FD1" w14:textId="77777777" w:rsidR="00E73876" w:rsidRPr="00CA1448" w:rsidRDefault="00E73876" w:rsidP="003157C1">
      <w:pPr>
        <w:ind w:firstLine="0"/>
        <w:rPr>
          <w:color w:val="FF0000"/>
          <w:sz w:val="22"/>
          <w:szCs w:val="22"/>
        </w:rPr>
      </w:pPr>
    </w:p>
    <w:p w14:paraId="3F2B7C00" w14:textId="77777777" w:rsidR="002F4F52" w:rsidRPr="00CA1448" w:rsidRDefault="00E73876" w:rsidP="003157C1">
      <w:pPr>
        <w:ind w:firstLine="0"/>
        <w:rPr>
          <w:color w:val="FF0000"/>
          <w:sz w:val="22"/>
          <w:szCs w:val="22"/>
        </w:rPr>
      </w:pPr>
      <w:r w:rsidRPr="00CA1448">
        <w:rPr>
          <w:b/>
          <w:color w:val="FF0000"/>
          <w:sz w:val="22"/>
          <w:szCs w:val="22"/>
        </w:rPr>
        <w:t>H4:</w:t>
      </w:r>
      <w:r w:rsidRPr="00CA1448">
        <w:rPr>
          <w:color w:val="FF0000"/>
          <w:sz w:val="22"/>
          <w:szCs w:val="22"/>
        </w:rPr>
        <w:t xml:space="preserve"> The overall success of a technology release will be likely if the aggregate of these document level sentiment scores is positive and unlikely if their aggregate </w:t>
      </w:r>
      <w:r w:rsidR="00617548" w:rsidRPr="00CA1448">
        <w:rPr>
          <w:color w:val="FF0000"/>
          <w:sz w:val="22"/>
          <w:szCs w:val="22"/>
        </w:rPr>
        <w:t>is negative (</w:t>
      </w:r>
      <w:r w:rsidRPr="00CA1448">
        <w:rPr>
          <w:color w:val="FF0000"/>
          <w:sz w:val="22"/>
          <w:szCs w:val="22"/>
        </w:rPr>
        <w:t>falls below zero</w:t>
      </w:r>
      <w:r w:rsidR="00617548" w:rsidRPr="00CA1448">
        <w:rPr>
          <w:color w:val="FF0000"/>
          <w:sz w:val="22"/>
          <w:szCs w:val="22"/>
        </w:rPr>
        <w:t>)</w:t>
      </w:r>
      <w:r w:rsidRPr="00CA1448">
        <w:rPr>
          <w:color w:val="FF0000"/>
          <w:sz w:val="22"/>
          <w:szCs w:val="22"/>
        </w:rPr>
        <w:t>.</w:t>
      </w:r>
    </w:p>
    <w:p w14:paraId="0240D2E3" w14:textId="77777777" w:rsidR="00EF5810" w:rsidRPr="00CA1448" w:rsidRDefault="00EF5810" w:rsidP="003157C1">
      <w:pPr>
        <w:ind w:firstLine="0"/>
        <w:rPr>
          <w:color w:val="FF0000"/>
          <w:sz w:val="22"/>
          <w:szCs w:val="22"/>
        </w:rPr>
      </w:pPr>
    </w:p>
    <w:p w14:paraId="0BE6FB80" w14:textId="77777777" w:rsidR="00EF5810" w:rsidRPr="00CA1448" w:rsidRDefault="00EF5810" w:rsidP="003157C1">
      <w:pPr>
        <w:ind w:firstLine="0"/>
        <w:rPr>
          <w:color w:val="FF0000"/>
          <w:sz w:val="22"/>
          <w:szCs w:val="22"/>
        </w:rPr>
      </w:pPr>
      <w:r w:rsidRPr="00CA1448">
        <w:rPr>
          <w:b/>
          <w:color w:val="FF0000"/>
          <w:sz w:val="22"/>
          <w:szCs w:val="22"/>
        </w:rPr>
        <w:t>H5:</w:t>
      </w:r>
      <w:r w:rsidRPr="00CA1448">
        <w:rPr>
          <w:color w:val="FF0000"/>
          <w:sz w:val="22"/>
          <w:szCs w:val="22"/>
        </w:rPr>
        <w:t xml:space="preserve"> A dominant pattern is visible when all these sentiments are presented using a visualization tool.</w:t>
      </w:r>
    </w:p>
    <w:p w14:paraId="374B1759" w14:textId="77777777" w:rsidR="00E75116" w:rsidRPr="00197547" w:rsidRDefault="00E75116" w:rsidP="003157C1">
      <w:pPr>
        <w:ind w:firstLine="0"/>
        <w:rPr>
          <w:sz w:val="22"/>
          <w:szCs w:val="22"/>
        </w:rPr>
      </w:pPr>
    </w:p>
    <w:p w14:paraId="56CB847E" w14:textId="77777777" w:rsidR="0050178D" w:rsidRDefault="0050178D" w:rsidP="003157C1">
      <w:pPr>
        <w:ind w:firstLine="0"/>
        <w:rPr>
          <w:b/>
          <w:sz w:val="22"/>
          <w:szCs w:val="22"/>
        </w:rPr>
      </w:pPr>
      <w:r>
        <w:rPr>
          <w:b/>
          <w:sz w:val="22"/>
          <w:szCs w:val="22"/>
        </w:rPr>
        <w:t>Special Resources Required:</w:t>
      </w:r>
    </w:p>
    <w:p w14:paraId="58A6B827" w14:textId="77777777" w:rsidR="0050178D" w:rsidRDefault="0050178D" w:rsidP="003157C1">
      <w:pPr>
        <w:ind w:firstLine="0"/>
        <w:rPr>
          <w:b/>
          <w:sz w:val="22"/>
          <w:szCs w:val="22"/>
        </w:rPr>
      </w:pPr>
    </w:p>
    <w:p w14:paraId="0EF39CF8" w14:textId="77777777" w:rsidR="0081224D" w:rsidRDefault="0050178D" w:rsidP="003157C1">
      <w:pPr>
        <w:ind w:firstLine="0"/>
        <w:rPr>
          <w:szCs w:val="22"/>
        </w:rPr>
      </w:pPr>
      <w:r>
        <w:rPr>
          <w:szCs w:val="22"/>
        </w:rPr>
        <w:t xml:space="preserve">Since the Software development tool is to be developed using </w:t>
      </w:r>
      <w:r w:rsidR="00140591" w:rsidRPr="00140591">
        <w:rPr>
          <w:b/>
          <w:szCs w:val="22"/>
        </w:rPr>
        <w:t>“</w:t>
      </w:r>
      <w:r w:rsidRPr="00140591">
        <w:rPr>
          <w:b/>
          <w:szCs w:val="22"/>
        </w:rPr>
        <w:t>R</w:t>
      </w:r>
      <w:r w:rsidR="00140591">
        <w:rPr>
          <w:b/>
          <w:szCs w:val="22"/>
        </w:rPr>
        <w:t>”</w:t>
      </w:r>
      <w:r>
        <w:rPr>
          <w:szCs w:val="22"/>
        </w:rPr>
        <w:t xml:space="preserve"> as a programming language, An IDE would be required. A number of freely downloadable IDEs are available online. The most s</w:t>
      </w:r>
      <w:r w:rsidR="00D629A1">
        <w:rPr>
          <w:szCs w:val="22"/>
        </w:rPr>
        <w:t>uitable in terms of features see</w:t>
      </w:r>
      <w:r>
        <w:rPr>
          <w:szCs w:val="22"/>
        </w:rPr>
        <w:t>ms to be “</w:t>
      </w:r>
      <w:r w:rsidRPr="00ED73B5">
        <w:rPr>
          <w:b/>
          <w:szCs w:val="22"/>
        </w:rPr>
        <w:t>RStudio</w:t>
      </w:r>
      <w:r>
        <w:rPr>
          <w:szCs w:val="22"/>
        </w:rPr>
        <w:t>” which has a Desktop and Server edition. Open Source versions of both, the RStudio Desktop and RStudio Server are freely available for download (</w:t>
      </w:r>
      <w:r w:rsidRPr="007A1606">
        <w:rPr>
          <w:szCs w:val="22"/>
        </w:rPr>
        <w:t>https://www.rstudio.com/products/rstudio/)</w:t>
      </w:r>
      <w:r>
        <w:rPr>
          <w:szCs w:val="22"/>
        </w:rPr>
        <w:t>, A number of R Packages for Text mining</w:t>
      </w:r>
      <w:r w:rsidR="00D629A1">
        <w:rPr>
          <w:szCs w:val="22"/>
        </w:rPr>
        <w:t xml:space="preserve"> and Sentiment Analysis</w:t>
      </w:r>
      <w:r>
        <w:rPr>
          <w:szCs w:val="22"/>
        </w:rPr>
        <w:t xml:space="preserve"> are available out of which </w:t>
      </w:r>
      <w:r w:rsidR="00D629A1" w:rsidRPr="0081224D">
        <w:rPr>
          <w:b/>
          <w:szCs w:val="22"/>
        </w:rPr>
        <w:t>TM</w:t>
      </w:r>
      <w:r w:rsidR="00D629A1">
        <w:rPr>
          <w:szCs w:val="22"/>
        </w:rPr>
        <w:t xml:space="preserve"> </w:t>
      </w:r>
      <w:r w:rsidR="00ED73B5">
        <w:rPr>
          <w:szCs w:val="22"/>
        </w:rPr>
        <w:t xml:space="preserve">(Text Mining) </w:t>
      </w:r>
      <w:r w:rsidR="00D629A1">
        <w:rPr>
          <w:szCs w:val="22"/>
        </w:rPr>
        <w:t xml:space="preserve">and </w:t>
      </w:r>
      <w:r w:rsidR="00D629A1" w:rsidRPr="0081224D">
        <w:rPr>
          <w:b/>
          <w:szCs w:val="22"/>
        </w:rPr>
        <w:t>RSentiment</w:t>
      </w:r>
      <w:r w:rsidR="00D629A1">
        <w:rPr>
          <w:szCs w:val="22"/>
        </w:rPr>
        <w:t xml:space="preserve"> initially seem </w:t>
      </w:r>
      <w:r w:rsidR="00245BEB">
        <w:rPr>
          <w:szCs w:val="22"/>
        </w:rPr>
        <w:t xml:space="preserve">to be </w:t>
      </w:r>
      <w:r w:rsidR="00D629A1">
        <w:rPr>
          <w:szCs w:val="22"/>
        </w:rPr>
        <w:t>interesting.</w:t>
      </w:r>
      <w:r w:rsidR="00ED73B5">
        <w:rPr>
          <w:szCs w:val="22"/>
        </w:rPr>
        <w:t xml:space="preserve"> </w:t>
      </w:r>
      <w:r w:rsidR="00140591">
        <w:rPr>
          <w:szCs w:val="22"/>
        </w:rPr>
        <w:t>F</w:t>
      </w:r>
      <w:r w:rsidR="00ED73B5">
        <w:rPr>
          <w:szCs w:val="22"/>
        </w:rPr>
        <w:t xml:space="preserve">or visualization and graphics, </w:t>
      </w:r>
      <w:r w:rsidR="00ED73B5" w:rsidRPr="0081224D">
        <w:rPr>
          <w:b/>
          <w:szCs w:val="22"/>
        </w:rPr>
        <w:t>Shiny</w:t>
      </w:r>
      <w:r w:rsidR="00ED73B5">
        <w:rPr>
          <w:szCs w:val="22"/>
        </w:rPr>
        <w:t xml:space="preserve"> </w:t>
      </w:r>
      <w:r w:rsidR="00DF649D">
        <w:rPr>
          <w:szCs w:val="22"/>
        </w:rPr>
        <w:t>(</w:t>
      </w:r>
      <w:r w:rsidR="00DF649D" w:rsidRPr="00DF649D">
        <w:rPr>
          <w:szCs w:val="22"/>
        </w:rPr>
        <w:t>https://shiny.rstudio.com/</w:t>
      </w:r>
      <w:r w:rsidR="00DF649D">
        <w:rPr>
          <w:szCs w:val="22"/>
        </w:rPr>
        <w:t xml:space="preserve">) </w:t>
      </w:r>
      <w:r w:rsidR="00140591">
        <w:rPr>
          <w:szCs w:val="22"/>
        </w:rPr>
        <w:t xml:space="preserve">will </w:t>
      </w:r>
      <w:r w:rsidR="00ED73B5">
        <w:rPr>
          <w:szCs w:val="22"/>
        </w:rPr>
        <w:t>be used.</w:t>
      </w:r>
    </w:p>
    <w:p w14:paraId="32D97FAE" w14:textId="77777777" w:rsidR="004D3D11" w:rsidRDefault="004D3D11" w:rsidP="003157C1">
      <w:pPr>
        <w:ind w:firstLine="0"/>
        <w:rPr>
          <w:szCs w:val="22"/>
        </w:rPr>
      </w:pPr>
    </w:p>
    <w:tbl>
      <w:tblPr>
        <w:tblStyle w:val="TableGrid"/>
        <w:tblW w:w="0" w:type="auto"/>
        <w:tblLook w:val="04A0" w:firstRow="1" w:lastRow="0" w:firstColumn="1" w:lastColumn="0" w:noHBand="0" w:noVBand="1"/>
      </w:tblPr>
      <w:tblGrid>
        <w:gridCol w:w="9350"/>
      </w:tblGrid>
      <w:tr w:rsidR="004D3D11" w14:paraId="7ED1C0F0" w14:textId="77777777" w:rsidTr="004D3D11">
        <w:tc>
          <w:tcPr>
            <w:tcW w:w="9350" w:type="dxa"/>
          </w:tcPr>
          <w:p w14:paraId="5D0408C8" w14:textId="77777777" w:rsidR="008F4987" w:rsidRPr="008F4987" w:rsidRDefault="004D3D11" w:rsidP="003157C1">
            <w:pPr>
              <w:ind w:firstLine="0"/>
            </w:pPr>
            <w:r>
              <w:t>Sure, you can easily examine complex formulas on a spreadsheet. But it's not nearly as easy to run multiple data sets through spreadsheet formulas to check results as it is to put several data sets through a script, he explains.</w:t>
            </w:r>
          </w:p>
        </w:tc>
      </w:tr>
      <w:tr w:rsidR="004D3D11" w14:paraId="6A98502F" w14:textId="77777777" w:rsidTr="004D3D11">
        <w:tc>
          <w:tcPr>
            <w:tcW w:w="9350" w:type="dxa"/>
          </w:tcPr>
          <w:p w14:paraId="4FE3A0B0" w14:textId="77777777" w:rsidR="004D3D11" w:rsidRPr="004D3D11" w:rsidRDefault="004D3D11" w:rsidP="003157C1">
            <w:pPr>
              <w:ind w:firstLine="0"/>
              <w:rPr>
                <w:szCs w:val="22"/>
              </w:rPr>
            </w:pPr>
            <w:r w:rsidRPr="004D3D11">
              <w:rPr>
                <w:szCs w:val="22"/>
              </w:rPr>
              <w:t>https://www.computerworld.com/article/2497143/business-intelligence/business-intelligence-beginner-s-guide-to-r-introduction.html</w:t>
            </w:r>
          </w:p>
        </w:tc>
      </w:tr>
    </w:tbl>
    <w:p w14:paraId="70490984" w14:textId="77777777" w:rsidR="004D3D11" w:rsidRDefault="004D3D11" w:rsidP="003157C1">
      <w:pPr>
        <w:ind w:firstLine="0"/>
        <w:rPr>
          <w:szCs w:val="22"/>
        </w:rPr>
      </w:pPr>
    </w:p>
    <w:p w14:paraId="3CFF031E" w14:textId="77777777" w:rsidR="0050178D" w:rsidRDefault="0050178D" w:rsidP="003157C1">
      <w:pPr>
        <w:ind w:firstLine="0"/>
        <w:rPr>
          <w:b/>
          <w:sz w:val="22"/>
          <w:szCs w:val="22"/>
        </w:rPr>
      </w:pPr>
    </w:p>
    <w:p w14:paraId="1E275A9C" w14:textId="77777777" w:rsidR="003866D4" w:rsidRDefault="003866D4">
      <w:pPr>
        <w:overflowPunct/>
        <w:autoSpaceDE/>
        <w:autoSpaceDN/>
        <w:adjustRightInd/>
        <w:spacing w:after="160" w:line="259" w:lineRule="auto"/>
        <w:ind w:firstLine="0"/>
        <w:jc w:val="left"/>
        <w:rPr>
          <w:b/>
          <w:sz w:val="22"/>
          <w:szCs w:val="22"/>
        </w:rPr>
      </w:pPr>
      <w:r>
        <w:rPr>
          <w:b/>
          <w:sz w:val="22"/>
          <w:szCs w:val="22"/>
        </w:rPr>
        <w:br w:type="page"/>
      </w:r>
    </w:p>
    <w:p w14:paraId="66CBDBCD" w14:textId="77777777" w:rsidR="00DB6B69" w:rsidRPr="00DB6B69" w:rsidRDefault="00DB6B69" w:rsidP="003157C1">
      <w:pPr>
        <w:ind w:firstLine="0"/>
        <w:rPr>
          <w:b/>
          <w:sz w:val="22"/>
          <w:szCs w:val="22"/>
        </w:rPr>
      </w:pPr>
      <w:r w:rsidRPr="00DB6B69">
        <w:rPr>
          <w:b/>
          <w:sz w:val="22"/>
          <w:szCs w:val="22"/>
        </w:rPr>
        <w:lastRenderedPageBreak/>
        <w:t>Main Milestones Anticipated:</w:t>
      </w:r>
    </w:p>
    <w:p w14:paraId="35BC2C1A" w14:textId="77777777" w:rsidR="00DB6B69" w:rsidRPr="00DB6B69" w:rsidRDefault="00DB6B69" w:rsidP="003157C1">
      <w:pPr>
        <w:ind w:firstLine="0"/>
        <w:rPr>
          <w:b/>
          <w:sz w:val="22"/>
          <w:szCs w:val="22"/>
        </w:rPr>
      </w:pPr>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870"/>
        <w:gridCol w:w="4160"/>
        <w:gridCol w:w="782"/>
        <w:gridCol w:w="1249"/>
        <w:gridCol w:w="1205"/>
        <w:gridCol w:w="1084"/>
      </w:tblGrid>
      <w:tr w:rsidR="00DB6B69" w:rsidRPr="00DB6B69" w14:paraId="6FBE47E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0EF4B91D" w14:textId="77777777" w:rsidR="00DB6B69" w:rsidRPr="00DB6B69" w:rsidRDefault="00DB6B69" w:rsidP="00DB6B69">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416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5D6E54F1"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77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CBD7F5C"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25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3CCBD625"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20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2E32EAB"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108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10823F2C" w14:textId="77777777"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Predecessors</w:t>
            </w:r>
          </w:p>
        </w:tc>
      </w:tr>
      <w:tr w:rsidR="00DB6B69" w:rsidRPr="00DB6B69" w14:paraId="1E1F6E20"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1DA8A91"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02C87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pervisor Alloc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D298A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8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37742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20/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16F86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E90A539"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5BFDF4AB" w14:textId="77777777" w:rsidTr="003866D4">
        <w:tc>
          <w:tcPr>
            <w:tcW w:w="871"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tcPr>
          <w:p w14:paraId="36D0831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3</w:t>
            </w:r>
          </w:p>
        </w:tc>
        <w:tc>
          <w:tcPr>
            <w:tcW w:w="416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7842BFEE"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Regular Supervisor Meetings</w:t>
            </w:r>
          </w:p>
        </w:tc>
        <w:tc>
          <w:tcPr>
            <w:tcW w:w="775"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33CA09D8" w14:textId="77777777" w:rsidR="00DB6B69" w:rsidRPr="00DB6B69" w:rsidRDefault="003866D4" w:rsidP="00DB6B69">
            <w:pPr>
              <w:overflowPunct/>
              <w:autoSpaceDE/>
              <w:autoSpaceDN/>
              <w:adjustRightInd/>
              <w:spacing w:line="240" w:lineRule="auto"/>
              <w:ind w:firstLine="0"/>
              <w:jc w:val="left"/>
              <w:rPr>
                <w:sz w:val="16"/>
                <w:szCs w:val="16"/>
              </w:rPr>
            </w:pPr>
            <w:r>
              <w:rPr>
                <w:b/>
                <w:bCs/>
                <w:color w:val="000000"/>
                <w:sz w:val="16"/>
                <w:szCs w:val="16"/>
              </w:rPr>
              <w:t>175.13days</w:t>
            </w:r>
          </w:p>
        </w:tc>
        <w:tc>
          <w:tcPr>
            <w:tcW w:w="1250"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68E86B06"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375EB0ED"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6/18/18</w:t>
            </w:r>
          </w:p>
        </w:tc>
        <w:tc>
          <w:tcPr>
            <w:tcW w:w="1084" w:type="dxa"/>
            <w:tcBorders>
              <w:top w:val="single" w:sz="4" w:space="0" w:color="B1BBCC"/>
              <w:left w:val="single" w:sz="4" w:space="0" w:color="B1BBCC"/>
              <w:bottom w:val="double" w:sz="4" w:space="0" w:color="ED7D31" w:themeColor="accent2"/>
              <w:right w:val="single" w:sz="4" w:space="0" w:color="B1BBCC"/>
            </w:tcBorders>
            <w:shd w:val="clear" w:color="auto" w:fill="FFFFFF"/>
            <w:vAlign w:val="center"/>
            <w:hideMark/>
          </w:tcPr>
          <w:p w14:paraId="46B65594"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19342805" w14:textId="77777777" w:rsidTr="003866D4">
        <w:tc>
          <w:tcPr>
            <w:tcW w:w="871"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tcPr>
          <w:p w14:paraId="38A01F2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0</w:t>
            </w:r>
          </w:p>
        </w:tc>
        <w:tc>
          <w:tcPr>
            <w:tcW w:w="416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1D835F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Topic</w:t>
            </w:r>
          </w:p>
        </w:tc>
        <w:tc>
          <w:tcPr>
            <w:tcW w:w="775"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0E9B4F4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3 days</w:t>
            </w:r>
          </w:p>
        </w:tc>
        <w:tc>
          <w:tcPr>
            <w:tcW w:w="1250"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73D04B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13/17</w:t>
            </w:r>
          </w:p>
        </w:tc>
        <w:tc>
          <w:tcPr>
            <w:tcW w:w="1206"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7AEB144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1084" w:type="dxa"/>
            <w:tcBorders>
              <w:top w:val="double" w:sz="4" w:space="0" w:color="ED7D31" w:themeColor="accent2"/>
              <w:left w:val="single" w:sz="4" w:space="0" w:color="B1BBCC"/>
              <w:bottom w:val="single" w:sz="4" w:space="0" w:color="B1BBCC"/>
              <w:right w:val="single" w:sz="4" w:space="0" w:color="B1BBCC"/>
            </w:tcBorders>
            <w:shd w:val="clear" w:color="auto" w:fill="FFFFFF"/>
            <w:vAlign w:val="center"/>
            <w:hideMark/>
          </w:tcPr>
          <w:p w14:paraId="2776F224" w14:textId="77777777"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14:paraId="51DF79AA"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0F0129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50635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raft Research Objectives &amp; Research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A46DDC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B636A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1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5A83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0/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380739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0</w:t>
            </w:r>
          </w:p>
        </w:tc>
      </w:tr>
      <w:tr w:rsidR="00DB6B69" w:rsidRPr="00DB6B69" w14:paraId="34D0E85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4B5ABC"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E487F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Research Objectives and Question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409B8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19BFFA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8ABBA0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F0D85C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1</w:t>
            </w:r>
          </w:p>
        </w:tc>
      </w:tr>
      <w:tr w:rsidR="00DB6B69" w:rsidRPr="00DB6B69" w14:paraId="6316355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D6E70C1"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0E86E7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hoose Dissertation Titl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E2704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F8F06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2AD51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3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3DA60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14:paraId="7292614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6089D7F"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38F040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Outline initial scop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0995F4C" w14:textId="77777777" w:rsidR="00DB6B69" w:rsidRPr="00DB6B69" w:rsidRDefault="003866D4" w:rsidP="00DB6B69">
            <w:pPr>
              <w:overflowPunct/>
              <w:autoSpaceDE/>
              <w:autoSpaceDN/>
              <w:adjustRightInd/>
              <w:spacing w:line="240" w:lineRule="auto"/>
              <w:ind w:firstLine="0"/>
              <w:jc w:val="left"/>
              <w:rPr>
                <w:sz w:val="16"/>
                <w:szCs w:val="16"/>
              </w:rPr>
            </w:pPr>
            <w:r>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E9C4A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29C63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AA5B80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14:paraId="6EF1336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4AAAE1E"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4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E6A01F"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4999C67"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11FEC6"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67C661" w14:textId="77777777"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321F8E" w14:textId="77777777" w:rsidR="00DB6B69" w:rsidRPr="00DB6B69" w:rsidRDefault="00DB6B69" w:rsidP="00DB6B69">
            <w:pPr>
              <w:overflowPunct/>
              <w:autoSpaceDE/>
              <w:autoSpaceDN/>
              <w:adjustRightInd/>
              <w:spacing w:line="240" w:lineRule="auto"/>
              <w:ind w:firstLine="0"/>
              <w:jc w:val="left"/>
              <w:rPr>
                <w:sz w:val="16"/>
                <w:szCs w:val="16"/>
              </w:rPr>
            </w:pPr>
          </w:p>
        </w:tc>
      </w:tr>
      <w:tr w:rsidR="003866D4" w:rsidRPr="00DB6B69" w14:paraId="46463887"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64E9B59" w14:textId="77777777" w:rsidR="003866D4" w:rsidRDefault="003866D4" w:rsidP="003866D4">
            <w:pPr>
              <w:overflowPunct/>
              <w:autoSpaceDE/>
              <w:autoSpaceDN/>
              <w:adjustRightInd/>
              <w:spacing w:line="240" w:lineRule="auto"/>
              <w:ind w:firstLine="0"/>
              <w:jc w:val="center"/>
              <w:rPr>
                <w:sz w:val="16"/>
                <w:szCs w:val="16"/>
              </w:rPr>
            </w:pPr>
            <w:r>
              <w:rPr>
                <w:sz w:val="16"/>
                <w:szCs w:val="16"/>
              </w:rPr>
              <w:t>4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0AA6925" w14:textId="77777777" w:rsidR="003866D4" w:rsidRDefault="003866D4" w:rsidP="003866D4">
            <w:pPr>
              <w:rPr>
                <w:sz w:val="16"/>
                <w:szCs w:val="16"/>
              </w:rPr>
            </w:pPr>
            <w:r>
              <w:rPr>
                <w:color w:val="000000"/>
                <w:sz w:val="16"/>
                <w:szCs w:val="16"/>
              </w:rPr>
              <w:t>Literature Search &amp; Review : Social Medi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9072AE"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48C4691"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7C075A"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532BB3F" w14:textId="77777777" w:rsidR="003866D4" w:rsidRDefault="003866D4" w:rsidP="003866D4">
            <w:pPr>
              <w:rPr>
                <w:sz w:val="16"/>
                <w:szCs w:val="16"/>
              </w:rPr>
            </w:pPr>
          </w:p>
        </w:tc>
      </w:tr>
      <w:tr w:rsidR="003866D4" w:rsidRPr="00DB6B69" w14:paraId="3F8880F8"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EF36851" w14:textId="77777777" w:rsidR="003866D4" w:rsidRDefault="003866D4" w:rsidP="003866D4">
            <w:pPr>
              <w:overflowPunct/>
              <w:autoSpaceDE/>
              <w:autoSpaceDN/>
              <w:adjustRightInd/>
              <w:spacing w:line="240" w:lineRule="auto"/>
              <w:ind w:firstLine="0"/>
              <w:jc w:val="center"/>
              <w:rPr>
                <w:sz w:val="16"/>
                <w:szCs w:val="16"/>
              </w:rPr>
            </w:pPr>
            <w:r>
              <w:rPr>
                <w:sz w:val="16"/>
                <w:szCs w:val="16"/>
              </w:rPr>
              <w:t>4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AF593AA" w14:textId="77777777" w:rsidR="003866D4" w:rsidRDefault="003866D4" w:rsidP="003866D4">
            <w:pPr>
              <w:rPr>
                <w:sz w:val="16"/>
                <w:szCs w:val="16"/>
              </w:rPr>
            </w:pPr>
            <w:r>
              <w:rPr>
                <w:color w:val="000000"/>
                <w:sz w:val="16"/>
                <w:szCs w:val="16"/>
              </w:rPr>
              <w:t>Literature Search &amp; Review : Twit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A2EA8FE"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B15CFA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CBCFB2"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BEBC8F1" w14:textId="77777777" w:rsidR="003866D4" w:rsidRDefault="003866D4" w:rsidP="003866D4">
            <w:pPr>
              <w:rPr>
                <w:sz w:val="16"/>
                <w:szCs w:val="16"/>
              </w:rPr>
            </w:pPr>
          </w:p>
        </w:tc>
      </w:tr>
      <w:tr w:rsidR="003866D4" w:rsidRPr="00DB6B69" w14:paraId="6B1C951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C88581" w14:textId="77777777" w:rsidR="003866D4" w:rsidRDefault="003866D4" w:rsidP="003866D4">
            <w:pPr>
              <w:overflowPunct/>
              <w:autoSpaceDE/>
              <w:autoSpaceDN/>
              <w:adjustRightInd/>
              <w:spacing w:line="240" w:lineRule="auto"/>
              <w:ind w:firstLine="0"/>
              <w:jc w:val="center"/>
              <w:rPr>
                <w:sz w:val="16"/>
                <w:szCs w:val="16"/>
              </w:rPr>
            </w:pPr>
            <w:r>
              <w:rPr>
                <w:sz w:val="16"/>
                <w:szCs w:val="16"/>
              </w:rPr>
              <w:t>4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1B696C9" w14:textId="77777777" w:rsidR="003866D4" w:rsidRDefault="003866D4" w:rsidP="003866D4">
            <w:pPr>
              <w:rPr>
                <w:sz w:val="16"/>
                <w:szCs w:val="16"/>
              </w:rPr>
            </w:pPr>
            <w:r>
              <w:rPr>
                <w:color w:val="000000"/>
                <w:sz w:val="16"/>
                <w:szCs w:val="16"/>
              </w:rPr>
              <w:t>Literature Search &amp; Review : Sentiment Analysis</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C3464F"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26CFB6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9F5427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036A95" w14:textId="77777777" w:rsidR="003866D4" w:rsidRDefault="003866D4" w:rsidP="003866D4">
            <w:pPr>
              <w:rPr>
                <w:sz w:val="16"/>
                <w:szCs w:val="16"/>
              </w:rPr>
            </w:pPr>
          </w:p>
        </w:tc>
      </w:tr>
      <w:tr w:rsidR="003866D4" w:rsidRPr="00DB6B69" w14:paraId="3702E84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28F9D32" w14:textId="77777777" w:rsidR="003866D4" w:rsidRDefault="003866D4" w:rsidP="003866D4">
            <w:pPr>
              <w:overflowPunct/>
              <w:autoSpaceDE/>
              <w:autoSpaceDN/>
              <w:adjustRightInd/>
              <w:spacing w:line="240" w:lineRule="auto"/>
              <w:ind w:firstLine="0"/>
              <w:jc w:val="center"/>
              <w:rPr>
                <w:sz w:val="16"/>
                <w:szCs w:val="16"/>
              </w:rPr>
            </w:pPr>
            <w:r>
              <w:rPr>
                <w:sz w:val="16"/>
                <w:szCs w:val="16"/>
              </w:rPr>
              <w:t>4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A8E4FEC" w14:textId="77777777" w:rsidR="003866D4" w:rsidRDefault="003866D4" w:rsidP="003866D4">
            <w:pPr>
              <w:rPr>
                <w:sz w:val="16"/>
                <w:szCs w:val="16"/>
              </w:rPr>
            </w:pPr>
            <w:r>
              <w:rPr>
                <w:color w:val="000000"/>
                <w:sz w:val="16"/>
                <w:szCs w:val="16"/>
              </w:rPr>
              <w:t>Literature Search &amp; Review : Technology Release</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09CD28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B452496"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6997A64"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8F91762" w14:textId="77777777" w:rsidR="003866D4" w:rsidRDefault="003866D4" w:rsidP="003866D4">
            <w:pPr>
              <w:rPr>
                <w:sz w:val="16"/>
                <w:szCs w:val="16"/>
              </w:rPr>
            </w:pPr>
          </w:p>
        </w:tc>
      </w:tr>
      <w:tr w:rsidR="003866D4" w:rsidRPr="00DB6B69" w14:paraId="074B3CC2"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5952E22" w14:textId="77777777" w:rsidR="003866D4" w:rsidRDefault="003866D4" w:rsidP="003866D4">
            <w:pPr>
              <w:overflowPunct/>
              <w:autoSpaceDE/>
              <w:autoSpaceDN/>
              <w:adjustRightInd/>
              <w:spacing w:line="240" w:lineRule="auto"/>
              <w:ind w:firstLine="0"/>
              <w:jc w:val="center"/>
              <w:rPr>
                <w:sz w:val="16"/>
                <w:szCs w:val="16"/>
              </w:rPr>
            </w:pPr>
            <w:r>
              <w:rPr>
                <w:sz w:val="16"/>
                <w:szCs w:val="16"/>
              </w:rPr>
              <w:t>5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7176F05" w14:textId="77777777" w:rsidR="003866D4" w:rsidRDefault="003866D4" w:rsidP="003866D4">
            <w:pPr>
              <w:rPr>
                <w:sz w:val="16"/>
                <w:szCs w:val="16"/>
              </w:rPr>
            </w:pPr>
            <w:r>
              <w:rPr>
                <w:color w:val="000000"/>
                <w:sz w:val="16"/>
                <w:szCs w:val="16"/>
              </w:rPr>
              <w:t>Literature Search &amp; Review : Advertising Campaig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90AF42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4452DC5"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F9C1D9" w14:textId="77777777" w:rsidR="003866D4" w:rsidRPr="003866D4" w:rsidRDefault="003866D4" w:rsidP="003866D4">
            <w:pPr>
              <w:overflowPunct/>
              <w:autoSpaceDE/>
              <w:autoSpaceDN/>
              <w:adjustRightInd/>
              <w:spacing w:line="240" w:lineRule="auto"/>
              <w:ind w:firstLine="0"/>
              <w:jc w:val="left"/>
              <w:rPr>
                <w:color w:val="000000"/>
                <w:sz w:val="16"/>
                <w:szCs w:val="16"/>
              </w:rPr>
            </w:pPr>
            <w:r>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48E6F29" w14:textId="77777777" w:rsidR="003866D4" w:rsidRDefault="003866D4" w:rsidP="003866D4">
            <w:pPr>
              <w:rPr>
                <w:sz w:val="16"/>
                <w:szCs w:val="16"/>
              </w:rPr>
            </w:pPr>
          </w:p>
        </w:tc>
      </w:tr>
      <w:tr w:rsidR="00DB6B69" w:rsidRPr="00DB6B69" w14:paraId="18D29AE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C668F2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8FB41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4FCFB9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4BFD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51EC2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DCE88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14:paraId="01A5479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28C76EA"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BACC4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3C388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F527B3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0/1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4E192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2/1/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2849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14:paraId="49012B3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B87C8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C8EBC2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D59CC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EC725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CEBF4C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199F4D"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2</w:t>
            </w:r>
          </w:p>
        </w:tc>
      </w:tr>
      <w:tr w:rsidR="00DB6B69" w:rsidRPr="00DB6B69" w14:paraId="39F176E0"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E4639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CDFD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8BF9A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F4515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E1EEE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29785B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14:paraId="015B987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F6A4E9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C568B5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2C6C5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644F00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B89BF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E43929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4</w:t>
            </w:r>
          </w:p>
        </w:tc>
      </w:tr>
      <w:tr w:rsidR="00DB6B69" w:rsidRPr="00DB6B69" w14:paraId="34F2000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F55045"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1539A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8510DF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92E7C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D2DAA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2/6/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1AB08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14:paraId="2D62DFC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2F905F5"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665EE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05452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E1B5B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2/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05ACE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2/15/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FC7570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6</w:t>
            </w:r>
          </w:p>
        </w:tc>
      </w:tr>
      <w:tr w:rsidR="00DB6B69" w:rsidRPr="00DB6B69" w14:paraId="4D1EE34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5303B5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60AB0D"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8F120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B262A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2/16/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7F02D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8/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9D0D9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7</w:t>
            </w:r>
          </w:p>
        </w:tc>
      </w:tr>
      <w:tr w:rsidR="00DB6B69" w:rsidRPr="00DB6B69" w14:paraId="0CBF8E85"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502B01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5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2AB8F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906248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BB36E1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931A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F604EE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4,43</w:t>
            </w:r>
          </w:p>
        </w:tc>
      </w:tr>
      <w:tr w:rsidR="00DB6B69" w:rsidRPr="00DB6B69" w14:paraId="117CD14C"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BCB4A4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EE387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DF965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3AE4CA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0BF549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71C3DD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14:paraId="382503D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C761E02"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6A24E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171E5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F2E63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75945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C852F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3</w:t>
            </w:r>
          </w:p>
        </w:tc>
      </w:tr>
      <w:tr w:rsidR="00DB6B69" w:rsidRPr="00DB6B69" w14:paraId="7D850BDB"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F1104AD"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2</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AED5C2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F629F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4B435E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085BF7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0EB6B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14:paraId="00198A6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424CE49"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3</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30ABEEE"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Dissertation Proposal</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4B866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700460"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647A05"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FA9CC9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2</w:t>
            </w:r>
          </w:p>
        </w:tc>
      </w:tr>
      <w:tr w:rsidR="00DB6B69" w:rsidRPr="00DB6B69" w14:paraId="34F45E45"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DE6B7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4</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5CD0E2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A564C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21737D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9/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FC663B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3/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EC1BD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w:t>
            </w:r>
          </w:p>
        </w:tc>
      </w:tr>
      <w:tr w:rsidR="00DB6B69" w:rsidRPr="00DB6B69" w14:paraId="621858CD"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DD15722"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5</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08739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6464E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2461EB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3/13/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716373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3/2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A510AC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0,64</w:t>
            </w:r>
          </w:p>
        </w:tc>
      </w:tr>
      <w:tr w:rsidR="00DB6B69" w:rsidRPr="00DB6B69" w14:paraId="20E31D86"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B1393C0"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6</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918207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DA153E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1CE8B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2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D186A8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3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CBAAF4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1,65</w:t>
            </w:r>
          </w:p>
        </w:tc>
      </w:tr>
      <w:tr w:rsidR="00DB6B69" w:rsidRPr="00DB6B69" w14:paraId="4E9BC7D3"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3F0525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7</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5943B22"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2AD6B8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20314B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4/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B3DFE2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4/10/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44B0F6F"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6,62</w:t>
            </w:r>
          </w:p>
        </w:tc>
      </w:tr>
      <w:tr w:rsidR="00DB6B69" w:rsidRPr="00DB6B69" w14:paraId="4B632139"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94DD3D3"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8</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9C42E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62F3CF9"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1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D42C943"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4/11/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630010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5/9/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AA3724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7</w:t>
            </w:r>
          </w:p>
        </w:tc>
      </w:tr>
      <w:tr w:rsidR="00DB6B69" w:rsidRPr="00DB6B69" w14:paraId="36787F51"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4FE59FB"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69</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CCEB698"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13FB8D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4A2DED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74C4DB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54EAE1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14:paraId="6386802F"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7B928A8"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70</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5993E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88B6A0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6F13A4"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B513B8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66097B"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14:paraId="11BFE717" w14:textId="77777777" w:rsidTr="003866D4">
        <w:tc>
          <w:tcPr>
            <w:tcW w:w="871"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9F0765F" w14:textId="77777777" w:rsidR="00DB6B69" w:rsidRPr="00DB6B69" w:rsidRDefault="00DB6B69" w:rsidP="00DB6B69">
            <w:pPr>
              <w:overflowPunct/>
              <w:autoSpaceDE/>
              <w:autoSpaceDN/>
              <w:adjustRightInd/>
              <w:spacing w:line="240" w:lineRule="auto"/>
              <w:ind w:firstLine="0"/>
              <w:jc w:val="center"/>
              <w:rPr>
                <w:sz w:val="16"/>
                <w:szCs w:val="16"/>
              </w:rPr>
            </w:pPr>
            <w:r>
              <w:rPr>
                <w:sz w:val="16"/>
                <w:szCs w:val="16"/>
              </w:rPr>
              <w:t>71</w:t>
            </w:r>
          </w:p>
        </w:tc>
        <w:tc>
          <w:tcPr>
            <w:tcW w:w="416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8F9F88C"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77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8C0EB21"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25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C09036A"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20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0D4DCB7"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08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1241ED6" w14:textId="77777777"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0</w:t>
            </w:r>
          </w:p>
        </w:tc>
      </w:tr>
    </w:tbl>
    <w:p w14:paraId="0A110DD6" w14:textId="77777777" w:rsidR="00DB6B69" w:rsidRDefault="00DB6B69" w:rsidP="003157C1">
      <w:pPr>
        <w:ind w:firstLine="0"/>
      </w:pPr>
    </w:p>
    <w:p w14:paraId="4B4C9239" w14:textId="77777777" w:rsidR="00DB6B69" w:rsidRPr="00DB6B69" w:rsidRDefault="00DB6B69" w:rsidP="003157C1">
      <w:pPr>
        <w:ind w:firstLine="0"/>
        <w:rPr>
          <w:b/>
        </w:rPr>
      </w:pPr>
      <w:r w:rsidRPr="00DB6B69">
        <w:rPr>
          <w:b/>
        </w:rPr>
        <w:t xml:space="preserve">Gantt </w:t>
      </w:r>
      <w:r w:rsidR="00E3452F" w:rsidRPr="00DB6B69">
        <w:rPr>
          <w:b/>
        </w:rPr>
        <w:t>chart</w:t>
      </w:r>
      <w:r w:rsidRPr="00DB6B69">
        <w:rPr>
          <w:b/>
        </w:rPr>
        <w:t>:</w:t>
      </w:r>
    </w:p>
    <w:p w14:paraId="5392797C" w14:textId="77777777" w:rsidR="00DB6B69" w:rsidRDefault="00DB6B69" w:rsidP="003157C1">
      <w:pPr>
        <w:ind w:firstLine="0"/>
        <w:rPr>
          <w:b/>
          <w:sz w:val="24"/>
        </w:rPr>
      </w:pPr>
    </w:p>
    <w:p w14:paraId="354B6FA7" w14:textId="77777777" w:rsidR="00DB6B69" w:rsidRDefault="00E3452F" w:rsidP="003157C1">
      <w:pPr>
        <w:ind w:firstLine="0"/>
        <w:rPr>
          <w:b/>
          <w:sz w:val="24"/>
        </w:rPr>
      </w:pPr>
      <w:r>
        <w:rPr>
          <w:b/>
          <w:noProof/>
          <w:sz w:val="24"/>
        </w:rPr>
        <w:lastRenderedPageBreak/>
        <w:drawing>
          <wp:inline distT="0" distB="0" distL="0" distR="0" wp14:anchorId="64680CFB" wp14:editId="06C6EFCD">
            <wp:extent cx="5934075" cy="3200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3200400"/>
                    </a:xfrm>
                    <a:prstGeom prst="rect">
                      <a:avLst/>
                    </a:prstGeom>
                    <a:noFill/>
                    <a:ln>
                      <a:noFill/>
                    </a:ln>
                  </pic:spPr>
                </pic:pic>
              </a:graphicData>
            </a:graphic>
          </wp:inline>
        </w:drawing>
      </w:r>
    </w:p>
    <w:p w14:paraId="2A0718D6" w14:textId="77777777" w:rsidR="00DB6B69" w:rsidRDefault="00DB6B69" w:rsidP="003157C1">
      <w:pPr>
        <w:ind w:firstLine="0"/>
        <w:rPr>
          <w:b/>
          <w:sz w:val="24"/>
        </w:rPr>
      </w:pPr>
    </w:p>
    <w:p w14:paraId="6D5081F0" w14:textId="77777777" w:rsidR="00E3452F" w:rsidRPr="000B0713" w:rsidRDefault="00C039B2" w:rsidP="003157C1">
      <w:pPr>
        <w:ind w:firstLine="0"/>
        <w:rPr>
          <w:b/>
          <w:sz w:val="22"/>
          <w:szCs w:val="22"/>
        </w:rPr>
      </w:pPr>
      <w:r w:rsidRPr="000B0713">
        <w:rPr>
          <w:b/>
          <w:sz w:val="22"/>
          <w:szCs w:val="22"/>
        </w:rPr>
        <w:t>Weekly Supervisor Meetings:</w:t>
      </w:r>
    </w:p>
    <w:p w14:paraId="4495B6DE" w14:textId="77777777" w:rsidR="000B0713" w:rsidRDefault="000B0713" w:rsidP="003157C1">
      <w:pPr>
        <w:ind w:firstLine="0"/>
      </w:pPr>
    </w:p>
    <w:p w14:paraId="3E954508" w14:textId="77777777" w:rsidR="00C039B2" w:rsidRPr="00C039B2" w:rsidRDefault="00C039B2" w:rsidP="003157C1">
      <w:pPr>
        <w:ind w:firstLine="0"/>
      </w:pPr>
      <w:r w:rsidRPr="00C039B2">
        <w:t xml:space="preserve">The task is arranged to occur recursively </w:t>
      </w:r>
      <w:r w:rsidR="000B0713">
        <w:t xml:space="preserve">for 36 instances </w:t>
      </w:r>
      <w:r w:rsidRPr="00C039B2">
        <w:t>as scheduled below.</w:t>
      </w:r>
    </w:p>
    <w:p w14:paraId="7F860A56" w14:textId="77777777" w:rsidR="000B0713" w:rsidRDefault="000B0713" w:rsidP="003157C1">
      <w:pPr>
        <w:ind w:firstLine="0"/>
        <w:rPr>
          <w:b/>
          <w:sz w:val="24"/>
        </w:rPr>
      </w:pPr>
    </w:p>
    <w:p w14:paraId="54477B8E" w14:textId="77777777" w:rsidR="000B0713" w:rsidRDefault="000B0713" w:rsidP="003157C1">
      <w:pPr>
        <w:ind w:firstLine="0"/>
        <w:rPr>
          <w:b/>
          <w:sz w:val="24"/>
        </w:rPr>
      </w:pPr>
      <w:r>
        <w:rPr>
          <w:noProof/>
        </w:rPr>
        <w:drawing>
          <wp:inline distT="0" distB="0" distL="0" distR="0" wp14:anchorId="18EA2D31" wp14:editId="6AD48099">
            <wp:extent cx="5943600" cy="32023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02305"/>
                    </a:xfrm>
                    <a:prstGeom prst="rect">
                      <a:avLst/>
                    </a:prstGeom>
                  </pic:spPr>
                </pic:pic>
              </a:graphicData>
            </a:graphic>
          </wp:inline>
        </w:drawing>
      </w:r>
    </w:p>
    <w:p w14:paraId="555BC93B" w14:textId="77777777" w:rsidR="000B0713" w:rsidRDefault="000B0713" w:rsidP="003157C1">
      <w:pPr>
        <w:ind w:firstLine="0"/>
        <w:rPr>
          <w:b/>
          <w:sz w:val="24"/>
        </w:rPr>
      </w:pPr>
    </w:p>
    <w:p w14:paraId="3D43C3AF" w14:textId="77777777" w:rsidR="003A7BE9" w:rsidRDefault="003A7BE9">
      <w:pPr>
        <w:overflowPunct/>
        <w:autoSpaceDE/>
        <w:autoSpaceDN/>
        <w:adjustRightInd/>
        <w:spacing w:after="160" w:line="259" w:lineRule="auto"/>
        <w:ind w:firstLine="0"/>
        <w:jc w:val="left"/>
        <w:rPr>
          <w:b/>
          <w:sz w:val="24"/>
        </w:rPr>
      </w:pPr>
      <w:r>
        <w:rPr>
          <w:b/>
          <w:sz w:val="24"/>
        </w:rPr>
        <w:br w:type="page"/>
      </w:r>
    </w:p>
    <w:p w14:paraId="6BB6F5F3" w14:textId="77777777" w:rsidR="00C57E67" w:rsidRPr="003157C1" w:rsidRDefault="003157C1" w:rsidP="003157C1">
      <w:pPr>
        <w:ind w:firstLine="0"/>
        <w:rPr>
          <w:b/>
          <w:sz w:val="24"/>
        </w:rPr>
      </w:pPr>
      <w:r w:rsidRPr="003157C1">
        <w:rPr>
          <w:b/>
          <w:sz w:val="24"/>
        </w:rPr>
        <w:lastRenderedPageBreak/>
        <w:t>References</w:t>
      </w:r>
      <w:r>
        <w:rPr>
          <w:b/>
          <w:sz w:val="24"/>
        </w:rPr>
        <w:t>:</w:t>
      </w:r>
    </w:p>
    <w:p w14:paraId="65066243" w14:textId="77777777" w:rsidR="00C57E67" w:rsidRPr="003157C1" w:rsidRDefault="00C57E67" w:rsidP="003157C1">
      <w:pPr>
        <w:ind w:firstLine="0"/>
        <w:rPr>
          <w:sz w:val="22"/>
        </w:rPr>
      </w:pPr>
    </w:p>
    <w:p w14:paraId="40F48F43" w14:textId="77777777" w:rsidR="00884AE7" w:rsidRPr="00884AE7" w:rsidRDefault="00C57E67" w:rsidP="00884AE7">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884AE7" w:rsidRPr="00884AE7">
        <w:t>BERMINGHAM, A. &amp; SMEATON, A. F. 2010. Classifying sentiment in microblogs: is brevity an advantage? Ireland, Europe: Association for Computing Machinery.</w:t>
      </w:r>
    </w:p>
    <w:p w14:paraId="0128DEE7" w14:textId="77777777" w:rsidR="00884AE7" w:rsidRPr="00884AE7" w:rsidRDefault="00884AE7" w:rsidP="00884AE7">
      <w:pPr>
        <w:pStyle w:val="EndNoteBibliography"/>
        <w:ind w:left="720" w:hanging="720"/>
      </w:pPr>
      <w:r w:rsidRPr="00884AE7">
        <w:t xml:space="preserve">CAROL, T., RACHEL, V. &amp; DONALD, W. K. 2013. Social media and scholarly reading. </w:t>
      </w:r>
      <w:r w:rsidRPr="00884AE7">
        <w:rPr>
          <w:i/>
        </w:rPr>
        <w:t>Online Information Review,</w:t>
      </w:r>
      <w:r w:rsidRPr="00884AE7">
        <w:t xml:space="preserve"> 37</w:t>
      </w:r>
      <w:r w:rsidRPr="00884AE7">
        <w:rPr>
          <w:b/>
        </w:rPr>
        <w:t>,</w:t>
      </w:r>
      <w:r w:rsidRPr="00884AE7">
        <w:t xml:space="preserve"> 193-216.</w:t>
      </w:r>
    </w:p>
    <w:p w14:paraId="17FBE411" w14:textId="77777777" w:rsidR="00884AE7" w:rsidRDefault="00884AE7" w:rsidP="00884AE7">
      <w:pPr>
        <w:pStyle w:val="EndNoteBibliography"/>
        <w:ind w:left="720" w:hanging="720"/>
      </w:pPr>
      <w:r w:rsidRPr="00884AE7">
        <w:t xml:space="preserve">FELDMAN, R. 2013. Techniques and applications for sentiment analysis. </w:t>
      </w:r>
      <w:r w:rsidRPr="00884AE7">
        <w:rPr>
          <w:i/>
        </w:rPr>
        <w:t>Commun. ACM,</w:t>
      </w:r>
      <w:r w:rsidRPr="00884AE7">
        <w:t xml:space="preserve"> 56</w:t>
      </w:r>
      <w:r w:rsidRPr="00884AE7">
        <w:rPr>
          <w:b/>
        </w:rPr>
        <w:t>,</w:t>
      </w:r>
      <w:r w:rsidRPr="00884AE7">
        <w:t xml:space="preserve"> 82-89.</w:t>
      </w:r>
    </w:p>
    <w:p w14:paraId="356910BB" w14:textId="77777777" w:rsidR="00B92D4B" w:rsidRPr="00884AE7" w:rsidRDefault="00B92D4B" w:rsidP="00884AE7">
      <w:pPr>
        <w:pStyle w:val="EndNoteBibliography"/>
        <w:ind w:left="720" w:hanging="720"/>
      </w:pPr>
    </w:p>
    <w:p w14:paraId="1AB3AFE3" w14:textId="77777777" w:rsidR="00884AE7" w:rsidRPr="00884AE7" w:rsidRDefault="00884AE7" w:rsidP="00884AE7">
      <w:pPr>
        <w:pStyle w:val="EndNoteBibliography"/>
        <w:ind w:left="720" w:hanging="720"/>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14:paraId="7A6F6071" w14:textId="77777777" w:rsidR="00884AE7" w:rsidRPr="00884AE7" w:rsidRDefault="00884AE7" w:rsidP="00884AE7">
      <w:pPr>
        <w:pStyle w:val="EndNoteBibliography"/>
        <w:ind w:left="720" w:hanging="720"/>
      </w:pPr>
      <w:r w:rsidRPr="00884AE7">
        <w:t xml:space="preserve">JEONG, B., YOON, J. &amp; LEE, J.-M. 2017. Social media mining for product planning: A product opportunity mining approach based on topic modeling and sentiment analysis. </w:t>
      </w:r>
      <w:r w:rsidRPr="00884AE7">
        <w:rPr>
          <w:i/>
        </w:rPr>
        <w:t>International Journal of Information Management</w:t>
      </w:r>
      <w:r w:rsidRPr="00884AE7">
        <w:t>.</w:t>
      </w:r>
    </w:p>
    <w:p w14:paraId="1DD3CC1C" w14:textId="77777777" w:rsidR="00884AE7" w:rsidRPr="00884AE7" w:rsidRDefault="00884AE7" w:rsidP="00884AE7">
      <w:pPr>
        <w:pStyle w:val="EndNoteBibliography"/>
        <w:ind w:left="720" w:hanging="720"/>
      </w:pPr>
      <w:r w:rsidRPr="00884AE7">
        <w:t xml:space="preserve">KRILL, P. 2015. </w:t>
      </w:r>
      <w:r w:rsidRPr="00884AE7">
        <w:rPr>
          <w:i/>
        </w:rPr>
        <w:t xml:space="preserve">Why R? The pros and cons of the R language </w:t>
      </w:r>
      <w:r w:rsidRPr="00884AE7">
        <w:t xml:space="preserve">[Online]. Available: </w:t>
      </w:r>
      <w:r w:rsidRPr="001619DF">
        <w:t>https://www.infoworld.com/article/2940864/application-development/r-programming-language-statistical-data-analysis.html</w:t>
      </w:r>
      <w:r w:rsidRPr="00884AE7">
        <w:t xml:space="preserve"> [Accessed 08/12/2017 2017].</w:t>
      </w:r>
    </w:p>
    <w:p w14:paraId="614A07CA" w14:textId="77777777" w:rsidR="00884AE7" w:rsidRPr="00884AE7" w:rsidRDefault="00884AE7" w:rsidP="00884AE7">
      <w:pPr>
        <w:pStyle w:val="EndNoteBibliography"/>
        <w:ind w:left="720" w:hanging="720"/>
        <w:rPr>
          <w:i/>
        </w:rPr>
      </w:pPr>
      <w:r w:rsidRPr="00884AE7">
        <w:t xml:space="preserve">PENG , E. A. May 13, 2014. </w:t>
      </w:r>
      <w:r w:rsidRPr="00884AE7">
        <w:rPr>
          <w:i/>
        </w:rPr>
        <w:t>Systems, methods and devices for generating an adjective sentiment dictionary for social media</w:t>
      </w:r>
    </w:p>
    <w:p w14:paraId="7019C45F" w14:textId="77777777" w:rsidR="00884AE7" w:rsidRPr="00884AE7" w:rsidRDefault="00884AE7" w:rsidP="00884AE7">
      <w:pPr>
        <w:pStyle w:val="EndNoteBibliography"/>
        <w:ind w:left="720" w:hanging="720"/>
      </w:pPr>
      <w:r w:rsidRPr="00884AE7">
        <w:rPr>
          <w:i/>
        </w:rPr>
        <w:t>sentiment analysis: [US Patent &amp; Trademark Office, Patent Full Text and Image Database]</w:t>
      </w:r>
      <w:r w:rsidRPr="00884AE7">
        <w:t>. United States, CA, Sunnyvale. patent application 13/082,963.</w:t>
      </w:r>
    </w:p>
    <w:p w14:paraId="278F513F" w14:textId="77777777" w:rsidR="00884AE7" w:rsidRPr="00884AE7" w:rsidRDefault="00884AE7" w:rsidP="00884AE7">
      <w:pPr>
        <w:pStyle w:val="EndNoteBibliography"/>
        <w:ind w:left="720" w:hanging="720"/>
      </w:pPr>
      <w:r w:rsidRPr="00884AE7">
        <w:t xml:space="preserve">RIBEIRO, F. N., ARAÚJO, M., GONÇALVES, P., ANDRÉ GONÇALVES, M. &amp; BENEVENUTO, F. 2016. SentiBench - a benchmark comparison of state-of-the-practice sentiment analysis methods. </w:t>
      </w:r>
      <w:r w:rsidRPr="00884AE7">
        <w:rPr>
          <w:i/>
        </w:rPr>
        <w:t>EPJ Data Science,</w:t>
      </w:r>
      <w:r w:rsidRPr="00884AE7">
        <w:t xml:space="preserve"> 5</w:t>
      </w:r>
      <w:r w:rsidRPr="00884AE7">
        <w:rPr>
          <w:b/>
        </w:rPr>
        <w:t>,</w:t>
      </w:r>
      <w:r w:rsidRPr="00884AE7">
        <w:t xml:space="preserve"> 23.</w:t>
      </w:r>
    </w:p>
    <w:p w14:paraId="402CA48B" w14:textId="77777777" w:rsidR="00884AE7" w:rsidRPr="00884AE7" w:rsidRDefault="00884AE7" w:rsidP="00884AE7">
      <w:pPr>
        <w:pStyle w:val="EndNoteBibliography"/>
        <w:ind w:left="720" w:hanging="720"/>
      </w:pPr>
      <w:r w:rsidRPr="00884AE7">
        <w:t xml:space="preserve">TRENDS, G. </w:t>
      </w:r>
      <w:r w:rsidRPr="00884AE7">
        <w:rPr>
          <w:i/>
        </w:rPr>
        <w:t xml:space="preserve">Google Trends - Sentiment Analysis </w:t>
      </w:r>
      <w:r w:rsidRPr="00884AE7">
        <w:t xml:space="preserve">[Online]. Available: </w:t>
      </w:r>
      <w:r w:rsidRPr="001619DF">
        <w:t>https://trends.google.com/trends/explore?date=all&amp;q=sentiment%20analysis</w:t>
      </w:r>
      <w:r w:rsidRPr="00884AE7">
        <w:t xml:space="preserve"> [Accessed 19/11/2017].</w:t>
      </w:r>
    </w:p>
    <w:p w14:paraId="0BB14D5A" w14:textId="77777777" w:rsidR="00542B6F" w:rsidRDefault="00C57E67">
      <w:pPr>
        <w:rPr>
          <w:sz w:val="22"/>
        </w:rPr>
      </w:pPr>
      <w:r w:rsidRPr="003157C1">
        <w:rPr>
          <w:sz w:val="22"/>
        </w:rPr>
        <w:fldChar w:fldCharType="end"/>
      </w:r>
    </w:p>
    <w:p w14:paraId="2BF13BE8" w14:textId="77777777" w:rsidR="001619DF" w:rsidRDefault="00A23535">
      <w:pPr>
        <w:rPr>
          <w:color w:val="FF0000"/>
          <w:sz w:val="22"/>
        </w:rPr>
      </w:pPr>
      <w:hyperlink r:id="rId11" w:history="1">
        <w:r w:rsidR="00E23538" w:rsidRPr="009873A4">
          <w:rPr>
            <w:rStyle w:val="Hyperlink"/>
            <w:sz w:val="22"/>
          </w:rPr>
          <w:t>http://www.citethisforme.com/</w:t>
        </w:r>
      </w:hyperlink>
    </w:p>
    <w:p w14:paraId="6093EE53" w14:textId="77777777" w:rsidR="00E23538" w:rsidRDefault="00E23538">
      <w:pPr>
        <w:rPr>
          <w:color w:val="FF0000"/>
          <w:sz w:val="22"/>
        </w:rPr>
      </w:pPr>
    </w:p>
    <w:p w14:paraId="262AC517" w14:textId="77777777" w:rsidR="00E23538" w:rsidRDefault="00A23535">
      <w:pPr>
        <w:rPr>
          <w:color w:val="FF0000"/>
          <w:sz w:val="22"/>
        </w:rPr>
      </w:pPr>
      <w:hyperlink r:id="rId12" w:history="1">
        <w:r w:rsidR="0070638D" w:rsidRPr="009873A4">
          <w:rPr>
            <w:rStyle w:val="Hyperlink"/>
            <w:sz w:val="22"/>
          </w:rPr>
          <w:t>https://www.ukessays.com/referencing/harvard/generator/</w:t>
        </w:r>
      </w:hyperlink>
    </w:p>
    <w:p w14:paraId="51D7BC26" w14:textId="77777777" w:rsidR="0070638D" w:rsidRDefault="0070638D">
      <w:pPr>
        <w:rPr>
          <w:color w:val="FF0000"/>
          <w:sz w:val="22"/>
        </w:rPr>
      </w:pPr>
      <w:r w:rsidRPr="0070638D">
        <w:rPr>
          <w:color w:val="FF0000"/>
          <w:sz w:val="22"/>
        </w:rPr>
        <w:t>https://www.qub.ac.uk/cite2write/harvard3l.html</w:t>
      </w:r>
    </w:p>
    <w:p w14:paraId="5C59F1DE" w14:textId="77777777" w:rsidR="00E23538" w:rsidRDefault="00E23538">
      <w:pPr>
        <w:rPr>
          <w:color w:val="FF0000"/>
          <w:sz w:val="22"/>
        </w:rPr>
      </w:pPr>
      <w:r w:rsidRPr="00E23538">
        <w:rPr>
          <w:color w:val="FF0000"/>
          <w:sz w:val="22"/>
        </w:rPr>
        <w:t>http://www.harvardgenerator.com/references/conference-paper</w:t>
      </w:r>
    </w:p>
    <w:p w14:paraId="01A0B95A" w14:textId="77777777" w:rsidR="00E23538" w:rsidRDefault="00E23538">
      <w:pPr>
        <w:rPr>
          <w:color w:val="FF0000"/>
          <w:sz w:val="22"/>
        </w:rPr>
      </w:pPr>
    </w:p>
    <w:p w14:paraId="0DF37429" w14:textId="77777777" w:rsidR="00E23538" w:rsidRDefault="00A23535" w:rsidP="00CC4791">
      <w:pPr>
        <w:ind w:firstLine="0"/>
      </w:pPr>
      <w:hyperlink r:id="rId13" w:history="1">
        <w:r w:rsidR="00E23538" w:rsidRPr="00E23538">
          <w:rPr>
            <w:rStyle w:val="Hyperlink"/>
          </w:rPr>
          <w:t xml:space="preserve">Mark McGuire, Constance Kampf (2015) </w:t>
        </w:r>
        <w:r w:rsidR="00E23538" w:rsidRPr="00E23538">
          <w:rPr>
            <w:rStyle w:val="Hyperlink"/>
            <w:i/>
            <w:iCs/>
          </w:rPr>
          <w:t>Using social media sentiment analysis to understand audiences: A new skill for technical communicators?</w:t>
        </w:r>
        <w:r w:rsidR="00E23538" w:rsidRPr="00E23538">
          <w:rPr>
            <w:rStyle w:val="Hyperlink"/>
          </w:rPr>
          <w:t>, 2015 edn., Limerick, Ireland: 2015 IEEE International Professional Communication Conference (IPCC).</w:t>
        </w:r>
      </w:hyperlink>
    </w:p>
    <w:p w14:paraId="4FBC00CB" w14:textId="77777777" w:rsidR="00E23538" w:rsidRDefault="00E23538">
      <w:pPr>
        <w:rPr>
          <w:color w:val="FF0000"/>
          <w:sz w:val="22"/>
        </w:rPr>
      </w:pPr>
    </w:p>
    <w:p w14:paraId="7A773E0D" w14:textId="77777777" w:rsidR="00D83DE1" w:rsidRDefault="004805C4" w:rsidP="004805C4">
      <w:pPr>
        <w:ind w:firstLine="0"/>
        <w:rPr>
          <w:color w:val="FF0000"/>
          <w:sz w:val="22"/>
        </w:rPr>
      </w:pPr>
      <w:r>
        <w:rPr>
          <w:color w:val="FF0000"/>
          <w:sz w:val="22"/>
        </w:rPr>
        <w:t>Lexicon:</w:t>
      </w:r>
    </w:p>
    <w:p w14:paraId="4B947A33" w14:textId="77777777" w:rsidR="00D83DE1" w:rsidRDefault="00CC4791" w:rsidP="00CC4791">
      <w:pPr>
        <w:ind w:firstLine="0"/>
        <w:rPr>
          <w:rStyle w:val="Hyperlink"/>
        </w:rPr>
      </w:pPr>
      <w:r w:rsidRPr="00CC4791">
        <w:rPr>
          <w:rStyle w:val="Hyperlink"/>
        </w:rPr>
        <w:t>Bing Liu, Minqing Hu and Junsheng Cheng. "Opinion Observer: Analyzing and Comparing Opinions on the Web." Proceedings of the 14th International World Wide Web conference (WWW-2005), May 10-14, 2005, Chiba, Japan.</w:t>
      </w:r>
    </w:p>
    <w:p w14:paraId="1A20CB93" w14:textId="77777777" w:rsidR="00CF1DA4" w:rsidRDefault="00CF1DA4" w:rsidP="00CC4791">
      <w:pPr>
        <w:ind w:firstLine="0"/>
        <w:rPr>
          <w:rStyle w:val="Hyperlink"/>
        </w:rPr>
      </w:pPr>
    </w:p>
    <w:p w14:paraId="772E8018" w14:textId="77777777" w:rsidR="00B16AD0" w:rsidRDefault="00B16AD0" w:rsidP="00CC4791">
      <w:pPr>
        <w:ind w:firstLine="0"/>
        <w:rPr>
          <w:rStyle w:val="Hyperlink"/>
        </w:rPr>
      </w:pPr>
      <w:r>
        <w:rPr>
          <w:rStyle w:val="Hyperlink"/>
        </w:rPr>
        <w:t>To be referenced.</w:t>
      </w:r>
    </w:p>
    <w:p w14:paraId="4DF513AD" w14:textId="77777777" w:rsidR="00CF1DA4" w:rsidRDefault="002C1632" w:rsidP="00CC4791">
      <w:pPr>
        <w:ind w:firstLine="0"/>
        <w:rPr>
          <w:rStyle w:val="Hyperlink"/>
        </w:rPr>
      </w:pPr>
      <w:r>
        <w:rPr>
          <w:rStyle w:val="Hyperlink"/>
        </w:rPr>
        <w:t xml:space="preserve">Data Cleaning techniques: </w:t>
      </w:r>
      <w:r w:rsidR="00CF1DA4">
        <w:rPr>
          <w:rStyle w:val="Hyperlink"/>
        </w:rPr>
        <w:t>PacktPub Book of R</w:t>
      </w:r>
    </w:p>
    <w:p w14:paraId="4E00B089" w14:textId="77777777" w:rsidR="006F4F1C" w:rsidRDefault="006F4F1C" w:rsidP="00CC4791">
      <w:pPr>
        <w:ind w:firstLine="0"/>
        <w:rPr>
          <w:rStyle w:val="Hyperlink"/>
        </w:rPr>
      </w:pPr>
    </w:p>
    <w:p w14:paraId="0B8145B3" w14:textId="77777777" w:rsidR="006F4F1C" w:rsidRDefault="006F4F1C" w:rsidP="00CC4791">
      <w:pPr>
        <w:ind w:firstLine="0"/>
        <w:rPr>
          <w:rStyle w:val="Hyperlink"/>
        </w:rPr>
      </w:pPr>
      <w:r>
        <w:rPr>
          <w:rStyle w:val="Hyperlink"/>
        </w:rPr>
        <w:t>Not used yet.</w:t>
      </w:r>
    </w:p>
    <w:p w14:paraId="795B93E7" w14:textId="77777777" w:rsidR="006F4F1C" w:rsidRPr="00CC4791" w:rsidRDefault="006F4F1C" w:rsidP="00CC4791">
      <w:pPr>
        <w:ind w:firstLine="0"/>
        <w:rPr>
          <w:rStyle w:val="Hyperlink"/>
        </w:rPr>
      </w:pPr>
      <w:r>
        <w:rPr>
          <w:rStyle w:val="Hyperlink"/>
        </w:rPr>
        <w:t xml:space="preserve">Text Mining Research References: </w:t>
      </w:r>
      <w:r w:rsidRPr="006F4F1C">
        <w:rPr>
          <w:rStyle w:val="Hyperlink"/>
        </w:rPr>
        <w:t>https://sites.google.com/site/miningtwitter/references</w:t>
      </w:r>
    </w:p>
    <w:p w14:paraId="494607BE" w14:textId="77777777" w:rsidR="00CC4791" w:rsidRDefault="00CC4791" w:rsidP="00CC4791">
      <w:pPr>
        <w:rPr>
          <w:color w:val="FF0000"/>
          <w:sz w:val="22"/>
        </w:rPr>
      </w:pPr>
    </w:p>
    <w:p w14:paraId="1EA3E38F" w14:textId="77777777" w:rsidR="00D83DE1" w:rsidRDefault="00D83DE1">
      <w:pPr>
        <w:rPr>
          <w:color w:val="FF0000"/>
          <w:sz w:val="22"/>
        </w:rPr>
      </w:pPr>
      <w:r>
        <w:rPr>
          <w:color w:val="FF0000"/>
          <w:sz w:val="22"/>
        </w:rPr>
        <w:t>Good Sources of papers</w:t>
      </w:r>
    </w:p>
    <w:p w14:paraId="105DAF22" w14:textId="77777777" w:rsidR="00D83DE1" w:rsidRDefault="00A23535">
      <w:pPr>
        <w:rPr>
          <w:color w:val="FF0000"/>
          <w:sz w:val="22"/>
        </w:rPr>
      </w:pPr>
      <w:hyperlink r:id="rId14" w:history="1">
        <w:r w:rsidR="00A31A2D" w:rsidRPr="009873A4">
          <w:rPr>
            <w:rStyle w:val="Hyperlink"/>
            <w:sz w:val="22"/>
          </w:rPr>
          <w:t>https://www-sciencedirect-com.ezproxy.wit.ie/search?qs=binary+classifier&amp;origin=article&amp;zone=qSearch</w:t>
        </w:r>
      </w:hyperlink>
    </w:p>
    <w:p w14:paraId="75145815" w14:textId="77777777" w:rsidR="00A31A2D" w:rsidRDefault="00A31A2D">
      <w:pPr>
        <w:rPr>
          <w:color w:val="FF0000"/>
          <w:sz w:val="22"/>
        </w:rPr>
      </w:pPr>
    </w:p>
    <w:p w14:paraId="28840854" w14:textId="77777777" w:rsidR="00A31A2D" w:rsidRDefault="00A31A2D">
      <w:pPr>
        <w:rPr>
          <w:color w:val="FF0000"/>
          <w:sz w:val="22"/>
        </w:rPr>
      </w:pPr>
    </w:p>
    <w:p w14:paraId="6C404B2A" w14:textId="77777777" w:rsidR="00A31A2D" w:rsidRDefault="00A31A2D">
      <w:pPr>
        <w:rPr>
          <w:color w:val="FF0000"/>
          <w:sz w:val="22"/>
        </w:rPr>
      </w:pPr>
      <w:r>
        <w:rPr>
          <w:color w:val="FF0000"/>
          <w:sz w:val="22"/>
        </w:rPr>
        <w:t>Plotting different sentiments using R</w:t>
      </w:r>
    </w:p>
    <w:p w14:paraId="7990837D" w14:textId="77777777" w:rsidR="00A31A2D" w:rsidRPr="00B92D4B" w:rsidRDefault="00A31A2D">
      <w:pPr>
        <w:rPr>
          <w:color w:val="FF0000"/>
          <w:sz w:val="22"/>
        </w:rPr>
      </w:pPr>
      <w:r w:rsidRPr="00A31A2D">
        <w:rPr>
          <w:color w:val="FF0000"/>
          <w:sz w:val="22"/>
        </w:rPr>
        <w:t>https://sites.google.com/site/miningtwitter/questions/sentiment/sentiment</w:t>
      </w:r>
    </w:p>
    <w:sectPr w:rsidR="00A31A2D" w:rsidRPr="00B92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F0665"/>
    <w:multiLevelType w:val="multilevel"/>
    <w:tmpl w:val="F55681B4"/>
    <w:lvl w:ilvl="0">
      <w:start w:val="1"/>
      <w:numFmt w:val="decimal"/>
      <w:lvlText w:val="%1"/>
      <w:lvlJc w:val="left"/>
      <w:pPr>
        <w:ind w:left="360" w:hanging="360"/>
      </w:pPr>
      <w:rPr>
        <w:rFonts w:hint="default"/>
      </w:rPr>
    </w:lvl>
    <w:lvl w:ilvl="1">
      <w:start w:val="3"/>
      <w:numFmt w:val="decimal"/>
      <w:lvlText w:val="%1.%2"/>
      <w:lvlJc w:val="left"/>
      <w:pPr>
        <w:ind w:left="587" w:hanging="360"/>
      </w:pPr>
      <w:rPr>
        <w:rFonts w:hint="default"/>
      </w:rPr>
    </w:lvl>
    <w:lvl w:ilvl="2">
      <w:start w:val="1"/>
      <w:numFmt w:val="decimal"/>
      <w:lvlText w:val="%1.%2.%3"/>
      <w:lvlJc w:val="left"/>
      <w:pPr>
        <w:ind w:left="1174" w:hanging="720"/>
      </w:pPr>
      <w:rPr>
        <w:rFonts w:hint="default"/>
      </w:rPr>
    </w:lvl>
    <w:lvl w:ilvl="3">
      <w:start w:val="1"/>
      <w:numFmt w:val="decimal"/>
      <w:lvlText w:val="%1.%2.%3.%4"/>
      <w:lvlJc w:val="left"/>
      <w:pPr>
        <w:ind w:left="1401" w:hanging="720"/>
      </w:pPr>
      <w:rPr>
        <w:rFonts w:hint="default"/>
      </w:rPr>
    </w:lvl>
    <w:lvl w:ilvl="4">
      <w:start w:val="1"/>
      <w:numFmt w:val="decimal"/>
      <w:lvlText w:val="%1.%2.%3.%4.%5"/>
      <w:lvlJc w:val="left"/>
      <w:pPr>
        <w:ind w:left="1628" w:hanging="720"/>
      </w:pPr>
      <w:rPr>
        <w:rFonts w:hint="default"/>
      </w:rPr>
    </w:lvl>
    <w:lvl w:ilvl="5">
      <w:start w:val="1"/>
      <w:numFmt w:val="decimal"/>
      <w:lvlText w:val="%1.%2.%3.%4.%5.%6"/>
      <w:lvlJc w:val="left"/>
      <w:pPr>
        <w:ind w:left="2215" w:hanging="1080"/>
      </w:pPr>
      <w:rPr>
        <w:rFonts w:hint="default"/>
      </w:rPr>
    </w:lvl>
    <w:lvl w:ilvl="6">
      <w:start w:val="1"/>
      <w:numFmt w:val="decimal"/>
      <w:lvlText w:val="%1.%2.%3.%4.%5.%6.%7"/>
      <w:lvlJc w:val="left"/>
      <w:pPr>
        <w:ind w:left="2442" w:hanging="1080"/>
      </w:pPr>
      <w:rPr>
        <w:rFonts w:hint="default"/>
      </w:rPr>
    </w:lvl>
    <w:lvl w:ilvl="7">
      <w:start w:val="1"/>
      <w:numFmt w:val="decimal"/>
      <w:lvlText w:val="%1.%2.%3.%4.%5.%6.%7.%8"/>
      <w:lvlJc w:val="left"/>
      <w:pPr>
        <w:ind w:left="3029" w:hanging="1440"/>
      </w:pPr>
      <w:rPr>
        <w:rFonts w:hint="default"/>
      </w:rPr>
    </w:lvl>
    <w:lvl w:ilvl="8">
      <w:start w:val="1"/>
      <w:numFmt w:val="decimal"/>
      <w:lvlText w:val="%1.%2.%3.%4.%5.%6.%7.%8.%9"/>
      <w:lvlJc w:val="left"/>
      <w:pPr>
        <w:ind w:left="3256" w:hanging="1440"/>
      </w:pPr>
      <w:rPr>
        <w:rFonts w:hint="default"/>
      </w:rPr>
    </w:lvl>
  </w:abstractNum>
  <w:abstractNum w:abstractNumId="5"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7"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9"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5B6D13"/>
    <w:multiLevelType w:val="multilevel"/>
    <w:tmpl w:val="6242070C"/>
    <w:lvl w:ilvl="0">
      <w:start w:val="1"/>
      <w:numFmt w:val="decimal"/>
      <w:lvlText w:val="%1."/>
      <w:lvlJc w:val="left"/>
      <w:pPr>
        <w:ind w:left="587" w:hanging="360"/>
      </w:pPr>
      <w:rPr>
        <w:rFonts w:hint="default"/>
      </w:rPr>
    </w:lvl>
    <w:lvl w:ilvl="1">
      <w:start w:val="1"/>
      <w:numFmt w:val="decimal"/>
      <w:isLgl/>
      <w:lvlText w:val="%1.%2"/>
      <w:lvlJc w:val="left"/>
      <w:pPr>
        <w:ind w:left="587" w:hanging="360"/>
      </w:pPr>
      <w:rPr>
        <w:rFonts w:hint="default"/>
      </w:rPr>
    </w:lvl>
    <w:lvl w:ilvl="2">
      <w:start w:val="1"/>
      <w:numFmt w:val="decimal"/>
      <w:isLgl/>
      <w:lvlText w:val="%1.%2.%3"/>
      <w:lvlJc w:val="left"/>
      <w:pPr>
        <w:ind w:left="947" w:hanging="720"/>
      </w:pPr>
      <w:rPr>
        <w:rFonts w:hint="default"/>
      </w:rPr>
    </w:lvl>
    <w:lvl w:ilvl="3">
      <w:start w:val="1"/>
      <w:numFmt w:val="decimal"/>
      <w:isLgl/>
      <w:lvlText w:val="%1.%2.%3.%4"/>
      <w:lvlJc w:val="left"/>
      <w:pPr>
        <w:ind w:left="947" w:hanging="720"/>
      </w:pPr>
      <w:rPr>
        <w:rFonts w:hint="default"/>
      </w:rPr>
    </w:lvl>
    <w:lvl w:ilvl="4">
      <w:start w:val="1"/>
      <w:numFmt w:val="decimal"/>
      <w:isLgl/>
      <w:lvlText w:val="%1.%2.%3.%4.%5"/>
      <w:lvlJc w:val="left"/>
      <w:pPr>
        <w:ind w:left="947" w:hanging="720"/>
      </w:pPr>
      <w:rPr>
        <w:rFonts w:hint="default"/>
      </w:rPr>
    </w:lvl>
    <w:lvl w:ilvl="5">
      <w:start w:val="1"/>
      <w:numFmt w:val="decimal"/>
      <w:isLgl/>
      <w:lvlText w:val="%1.%2.%3.%4.%5.%6"/>
      <w:lvlJc w:val="left"/>
      <w:pPr>
        <w:ind w:left="1307" w:hanging="1080"/>
      </w:pPr>
      <w:rPr>
        <w:rFonts w:hint="default"/>
      </w:rPr>
    </w:lvl>
    <w:lvl w:ilvl="6">
      <w:start w:val="1"/>
      <w:numFmt w:val="decimal"/>
      <w:isLgl/>
      <w:lvlText w:val="%1.%2.%3.%4.%5.%6.%7"/>
      <w:lvlJc w:val="left"/>
      <w:pPr>
        <w:ind w:left="1307" w:hanging="1080"/>
      </w:pPr>
      <w:rPr>
        <w:rFonts w:hint="default"/>
      </w:rPr>
    </w:lvl>
    <w:lvl w:ilvl="7">
      <w:start w:val="1"/>
      <w:numFmt w:val="decimal"/>
      <w:isLgl/>
      <w:lvlText w:val="%1.%2.%3.%4.%5.%6.%7.%8"/>
      <w:lvlJc w:val="left"/>
      <w:pPr>
        <w:ind w:left="1667" w:hanging="1440"/>
      </w:pPr>
      <w:rPr>
        <w:rFonts w:hint="default"/>
      </w:rPr>
    </w:lvl>
    <w:lvl w:ilvl="8">
      <w:start w:val="1"/>
      <w:numFmt w:val="decimal"/>
      <w:isLgl/>
      <w:lvlText w:val="%1.%2.%3.%4.%5.%6.%7.%8.%9"/>
      <w:lvlJc w:val="left"/>
      <w:pPr>
        <w:ind w:left="1667" w:hanging="1440"/>
      </w:pPr>
      <w:rPr>
        <w:rFonts w:hint="default"/>
      </w:rPr>
    </w:lvl>
  </w:abstractNum>
  <w:abstractNum w:abstractNumId="11" w15:restartNumberingAfterBreak="0">
    <w:nsid w:val="355120B0"/>
    <w:multiLevelType w:val="hybridMultilevel"/>
    <w:tmpl w:val="0192B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4" w15:restartNumberingAfterBreak="0">
    <w:nsid w:val="4B3C1279"/>
    <w:multiLevelType w:val="hybridMultilevel"/>
    <w:tmpl w:val="81CE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4576B3"/>
    <w:multiLevelType w:val="hybridMultilevel"/>
    <w:tmpl w:val="ECF87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CD65BF"/>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8"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6A1621"/>
    <w:multiLevelType w:val="hybridMultilevel"/>
    <w:tmpl w:val="77880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EA3DB3"/>
    <w:multiLevelType w:val="hybridMultilevel"/>
    <w:tmpl w:val="5030D406"/>
    <w:lvl w:ilvl="0" w:tplc="28CC76DC">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19"/>
  </w:num>
  <w:num w:numId="4">
    <w:abstractNumId w:val="1"/>
  </w:num>
  <w:num w:numId="5">
    <w:abstractNumId w:val="9"/>
  </w:num>
  <w:num w:numId="6">
    <w:abstractNumId w:val="3"/>
  </w:num>
  <w:num w:numId="7">
    <w:abstractNumId w:val="12"/>
  </w:num>
  <w:num w:numId="8">
    <w:abstractNumId w:val="18"/>
  </w:num>
  <w:num w:numId="9">
    <w:abstractNumId w:val="7"/>
  </w:num>
  <w:num w:numId="10">
    <w:abstractNumId w:val="17"/>
  </w:num>
  <w:num w:numId="11">
    <w:abstractNumId w:val="0"/>
  </w:num>
  <w:num w:numId="12">
    <w:abstractNumId w:val="10"/>
  </w:num>
  <w:num w:numId="13">
    <w:abstractNumId w:val="5"/>
  </w:num>
  <w:num w:numId="14">
    <w:abstractNumId w:val="6"/>
  </w:num>
  <w:num w:numId="15">
    <w:abstractNumId w:val="8"/>
  </w:num>
  <w:num w:numId="16">
    <w:abstractNumId w:val="13"/>
  </w:num>
  <w:num w:numId="17">
    <w:abstractNumId w:val="14"/>
  </w:num>
  <w:num w:numId="18">
    <w:abstractNumId w:val="22"/>
  </w:num>
  <w:num w:numId="19">
    <w:abstractNumId w:val="15"/>
  </w:num>
  <w:num w:numId="20">
    <w:abstractNumId w:val="11"/>
  </w:num>
  <w:num w:numId="21">
    <w:abstractNumId w:val="4"/>
  </w:num>
  <w:num w:numId="22">
    <w:abstractNumId w:val="21"/>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item&gt;70&lt;/item&gt;&lt;item&gt;72&lt;/item&gt;&lt;/record-ids&gt;&lt;/item&gt;&lt;/Libraries&gt;"/>
  </w:docVars>
  <w:rsids>
    <w:rsidRoot w:val="002676DF"/>
    <w:rsid w:val="000048BA"/>
    <w:rsid w:val="00021EBB"/>
    <w:rsid w:val="00030C45"/>
    <w:rsid w:val="00040B83"/>
    <w:rsid w:val="0005603A"/>
    <w:rsid w:val="00056EAE"/>
    <w:rsid w:val="0005730E"/>
    <w:rsid w:val="00067F61"/>
    <w:rsid w:val="00094547"/>
    <w:rsid w:val="000B0713"/>
    <w:rsid w:val="000C1F52"/>
    <w:rsid w:val="000D02DB"/>
    <w:rsid w:val="000D5289"/>
    <w:rsid w:val="000D7028"/>
    <w:rsid w:val="000E1243"/>
    <w:rsid w:val="000E30E0"/>
    <w:rsid w:val="000F6291"/>
    <w:rsid w:val="00101ECD"/>
    <w:rsid w:val="00103236"/>
    <w:rsid w:val="001147B0"/>
    <w:rsid w:val="0012461E"/>
    <w:rsid w:val="00140591"/>
    <w:rsid w:val="001512F5"/>
    <w:rsid w:val="00154F3D"/>
    <w:rsid w:val="001619DF"/>
    <w:rsid w:val="00162B03"/>
    <w:rsid w:val="00197547"/>
    <w:rsid w:val="001A7E3A"/>
    <w:rsid w:val="001B0AE4"/>
    <w:rsid w:val="001B5F06"/>
    <w:rsid w:val="001B7650"/>
    <w:rsid w:val="001D367E"/>
    <w:rsid w:val="001D49A2"/>
    <w:rsid w:val="001E3AA2"/>
    <w:rsid w:val="001E3AD4"/>
    <w:rsid w:val="00201CBE"/>
    <w:rsid w:val="00210F83"/>
    <w:rsid w:val="00212660"/>
    <w:rsid w:val="00213581"/>
    <w:rsid w:val="002321B2"/>
    <w:rsid w:val="00245BEB"/>
    <w:rsid w:val="00252692"/>
    <w:rsid w:val="00254458"/>
    <w:rsid w:val="002676DF"/>
    <w:rsid w:val="0028603F"/>
    <w:rsid w:val="00296976"/>
    <w:rsid w:val="002B71EB"/>
    <w:rsid w:val="002C1632"/>
    <w:rsid w:val="002D5B32"/>
    <w:rsid w:val="002E4C17"/>
    <w:rsid w:val="002F362D"/>
    <w:rsid w:val="002F4F52"/>
    <w:rsid w:val="002F7446"/>
    <w:rsid w:val="003053EC"/>
    <w:rsid w:val="003103F2"/>
    <w:rsid w:val="00310DF4"/>
    <w:rsid w:val="003157C1"/>
    <w:rsid w:val="0033516A"/>
    <w:rsid w:val="00354F01"/>
    <w:rsid w:val="00357F0C"/>
    <w:rsid w:val="003633CD"/>
    <w:rsid w:val="00372404"/>
    <w:rsid w:val="00372F67"/>
    <w:rsid w:val="00374BB2"/>
    <w:rsid w:val="003755BF"/>
    <w:rsid w:val="00385E90"/>
    <w:rsid w:val="003866D4"/>
    <w:rsid w:val="00392847"/>
    <w:rsid w:val="00394ED3"/>
    <w:rsid w:val="003A7BE9"/>
    <w:rsid w:val="003B6B9A"/>
    <w:rsid w:val="003B6F47"/>
    <w:rsid w:val="003B712D"/>
    <w:rsid w:val="003E4025"/>
    <w:rsid w:val="003F12E5"/>
    <w:rsid w:val="00400459"/>
    <w:rsid w:val="00404550"/>
    <w:rsid w:val="004145E7"/>
    <w:rsid w:val="00445F27"/>
    <w:rsid w:val="004500F6"/>
    <w:rsid w:val="00454DB4"/>
    <w:rsid w:val="00455863"/>
    <w:rsid w:val="004772D1"/>
    <w:rsid w:val="004805C4"/>
    <w:rsid w:val="00483F4E"/>
    <w:rsid w:val="004873CA"/>
    <w:rsid w:val="004A4B52"/>
    <w:rsid w:val="004B5404"/>
    <w:rsid w:val="004D3D11"/>
    <w:rsid w:val="004D57EE"/>
    <w:rsid w:val="004F12B2"/>
    <w:rsid w:val="004F55CC"/>
    <w:rsid w:val="0050178D"/>
    <w:rsid w:val="0051753B"/>
    <w:rsid w:val="005252E8"/>
    <w:rsid w:val="00526A4F"/>
    <w:rsid w:val="00540510"/>
    <w:rsid w:val="00542B6F"/>
    <w:rsid w:val="00547289"/>
    <w:rsid w:val="00550DF8"/>
    <w:rsid w:val="00555B4D"/>
    <w:rsid w:val="00556684"/>
    <w:rsid w:val="0056629D"/>
    <w:rsid w:val="005A2A8B"/>
    <w:rsid w:val="005C5DC5"/>
    <w:rsid w:val="005D26D8"/>
    <w:rsid w:val="005D2EFC"/>
    <w:rsid w:val="005E3216"/>
    <w:rsid w:val="005F651D"/>
    <w:rsid w:val="00612226"/>
    <w:rsid w:val="00617548"/>
    <w:rsid w:val="00627D50"/>
    <w:rsid w:val="006418E8"/>
    <w:rsid w:val="0064576A"/>
    <w:rsid w:val="00647769"/>
    <w:rsid w:val="00655096"/>
    <w:rsid w:val="00687BAA"/>
    <w:rsid w:val="00690897"/>
    <w:rsid w:val="00692632"/>
    <w:rsid w:val="006A1B97"/>
    <w:rsid w:val="006B27E2"/>
    <w:rsid w:val="006C589A"/>
    <w:rsid w:val="006D3A2E"/>
    <w:rsid w:val="006F08D9"/>
    <w:rsid w:val="006F4F1C"/>
    <w:rsid w:val="006F5121"/>
    <w:rsid w:val="006F5451"/>
    <w:rsid w:val="007036A0"/>
    <w:rsid w:val="0070638D"/>
    <w:rsid w:val="00726A96"/>
    <w:rsid w:val="0074160B"/>
    <w:rsid w:val="0074409E"/>
    <w:rsid w:val="0077120B"/>
    <w:rsid w:val="007845AF"/>
    <w:rsid w:val="007A1606"/>
    <w:rsid w:val="007A1CC9"/>
    <w:rsid w:val="007A2E1D"/>
    <w:rsid w:val="007A37B7"/>
    <w:rsid w:val="007A3F44"/>
    <w:rsid w:val="007E20ED"/>
    <w:rsid w:val="007E301D"/>
    <w:rsid w:val="007E7559"/>
    <w:rsid w:val="007F380B"/>
    <w:rsid w:val="00800026"/>
    <w:rsid w:val="0081224D"/>
    <w:rsid w:val="0081794F"/>
    <w:rsid w:val="00825654"/>
    <w:rsid w:val="00827007"/>
    <w:rsid w:val="00831112"/>
    <w:rsid w:val="00846958"/>
    <w:rsid w:val="0085588D"/>
    <w:rsid w:val="00856A24"/>
    <w:rsid w:val="00861D30"/>
    <w:rsid w:val="00866B9D"/>
    <w:rsid w:val="008816DD"/>
    <w:rsid w:val="00882DE7"/>
    <w:rsid w:val="00884AE7"/>
    <w:rsid w:val="00886C6D"/>
    <w:rsid w:val="00890E6E"/>
    <w:rsid w:val="00891956"/>
    <w:rsid w:val="00894929"/>
    <w:rsid w:val="008953F7"/>
    <w:rsid w:val="008A54DB"/>
    <w:rsid w:val="008D5FF2"/>
    <w:rsid w:val="008E1EAF"/>
    <w:rsid w:val="008F09EB"/>
    <w:rsid w:val="008F4987"/>
    <w:rsid w:val="00927754"/>
    <w:rsid w:val="00947F2B"/>
    <w:rsid w:val="00953C97"/>
    <w:rsid w:val="00967D95"/>
    <w:rsid w:val="00967EFE"/>
    <w:rsid w:val="00971FDC"/>
    <w:rsid w:val="00975021"/>
    <w:rsid w:val="0099028B"/>
    <w:rsid w:val="009967A0"/>
    <w:rsid w:val="009A4F2A"/>
    <w:rsid w:val="009B1B9C"/>
    <w:rsid w:val="009C4806"/>
    <w:rsid w:val="009D7CEF"/>
    <w:rsid w:val="009E7626"/>
    <w:rsid w:val="009F44C7"/>
    <w:rsid w:val="00A027FD"/>
    <w:rsid w:val="00A12832"/>
    <w:rsid w:val="00A23535"/>
    <w:rsid w:val="00A24717"/>
    <w:rsid w:val="00A31A2D"/>
    <w:rsid w:val="00A3558C"/>
    <w:rsid w:val="00A42A3E"/>
    <w:rsid w:val="00A44688"/>
    <w:rsid w:val="00A4731B"/>
    <w:rsid w:val="00A53587"/>
    <w:rsid w:val="00A61D00"/>
    <w:rsid w:val="00A65386"/>
    <w:rsid w:val="00A66700"/>
    <w:rsid w:val="00A706DE"/>
    <w:rsid w:val="00A73D4E"/>
    <w:rsid w:val="00A809D0"/>
    <w:rsid w:val="00A91D81"/>
    <w:rsid w:val="00A93903"/>
    <w:rsid w:val="00AF2F04"/>
    <w:rsid w:val="00B16AD0"/>
    <w:rsid w:val="00B16AFD"/>
    <w:rsid w:val="00B351D2"/>
    <w:rsid w:val="00B45014"/>
    <w:rsid w:val="00B5302E"/>
    <w:rsid w:val="00B613F2"/>
    <w:rsid w:val="00B6775E"/>
    <w:rsid w:val="00B7199B"/>
    <w:rsid w:val="00B83EA4"/>
    <w:rsid w:val="00B90996"/>
    <w:rsid w:val="00B92D4B"/>
    <w:rsid w:val="00B97E68"/>
    <w:rsid w:val="00BB78FD"/>
    <w:rsid w:val="00BD57B9"/>
    <w:rsid w:val="00BD7299"/>
    <w:rsid w:val="00BE2D5A"/>
    <w:rsid w:val="00BE7164"/>
    <w:rsid w:val="00C039B2"/>
    <w:rsid w:val="00C03BA4"/>
    <w:rsid w:val="00C0627B"/>
    <w:rsid w:val="00C17FEB"/>
    <w:rsid w:val="00C310B7"/>
    <w:rsid w:val="00C34C4B"/>
    <w:rsid w:val="00C4048E"/>
    <w:rsid w:val="00C42AB7"/>
    <w:rsid w:val="00C57E67"/>
    <w:rsid w:val="00C623FF"/>
    <w:rsid w:val="00C64354"/>
    <w:rsid w:val="00C70540"/>
    <w:rsid w:val="00C72634"/>
    <w:rsid w:val="00C8078F"/>
    <w:rsid w:val="00CA064C"/>
    <w:rsid w:val="00CA1448"/>
    <w:rsid w:val="00CB3AD3"/>
    <w:rsid w:val="00CB4BD6"/>
    <w:rsid w:val="00CB5C75"/>
    <w:rsid w:val="00CC0E9F"/>
    <w:rsid w:val="00CC41DB"/>
    <w:rsid w:val="00CC4791"/>
    <w:rsid w:val="00CD6574"/>
    <w:rsid w:val="00CE221A"/>
    <w:rsid w:val="00CF1DA4"/>
    <w:rsid w:val="00CF5B22"/>
    <w:rsid w:val="00D019A0"/>
    <w:rsid w:val="00D02FB6"/>
    <w:rsid w:val="00D03EB3"/>
    <w:rsid w:val="00D14833"/>
    <w:rsid w:val="00D27B16"/>
    <w:rsid w:val="00D50571"/>
    <w:rsid w:val="00D53BCE"/>
    <w:rsid w:val="00D55119"/>
    <w:rsid w:val="00D629A1"/>
    <w:rsid w:val="00D67D89"/>
    <w:rsid w:val="00D8363A"/>
    <w:rsid w:val="00D83DE1"/>
    <w:rsid w:val="00D85150"/>
    <w:rsid w:val="00D86BCA"/>
    <w:rsid w:val="00D91614"/>
    <w:rsid w:val="00DB13A5"/>
    <w:rsid w:val="00DB6B69"/>
    <w:rsid w:val="00DC07FB"/>
    <w:rsid w:val="00DC128A"/>
    <w:rsid w:val="00DD6BCD"/>
    <w:rsid w:val="00DF5B62"/>
    <w:rsid w:val="00DF649D"/>
    <w:rsid w:val="00E0292E"/>
    <w:rsid w:val="00E07195"/>
    <w:rsid w:val="00E23538"/>
    <w:rsid w:val="00E3452F"/>
    <w:rsid w:val="00E34F68"/>
    <w:rsid w:val="00E50188"/>
    <w:rsid w:val="00E55C2F"/>
    <w:rsid w:val="00E56FC8"/>
    <w:rsid w:val="00E635DE"/>
    <w:rsid w:val="00E64DD4"/>
    <w:rsid w:val="00E715E5"/>
    <w:rsid w:val="00E73876"/>
    <w:rsid w:val="00E75116"/>
    <w:rsid w:val="00E87CCB"/>
    <w:rsid w:val="00E90D79"/>
    <w:rsid w:val="00EA57D5"/>
    <w:rsid w:val="00EC3F0D"/>
    <w:rsid w:val="00ED73B5"/>
    <w:rsid w:val="00EE0A39"/>
    <w:rsid w:val="00EF5810"/>
    <w:rsid w:val="00F00290"/>
    <w:rsid w:val="00F032B1"/>
    <w:rsid w:val="00F407F7"/>
    <w:rsid w:val="00F51AA3"/>
    <w:rsid w:val="00F528D3"/>
    <w:rsid w:val="00F65256"/>
    <w:rsid w:val="00F70BA9"/>
    <w:rsid w:val="00F72247"/>
    <w:rsid w:val="00F7343F"/>
    <w:rsid w:val="00F76238"/>
    <w:rsid w:val="00F768B4"/>
    <w:rsid w:val="00F90408"/>
    <w:rsid w:val="00FA12EC"/>
    <w:rsid w:val="00FA223B"/>
    <w:rsid w:val="00FA50CE"/>
    <w:rsid w:val="00FA55F8"/>
    <w:rsid w:val="00FB3949"/>
    <w:rsid w:val="00FC22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518B7"/>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D629A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D629A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4D3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lectable">
    <w:name w:val="selectable"/>
    <w:basedOn w:val="DefaultParagraphFont"/>
    <w:rsid w:val="00B92D4B"/>
  </w:style>
  <w:style w:type="character" w:styleId="CommentReference">
    <w:name w:val="annotation reference"/>
    <w:basedOn w:val="DefaultParagraphFont"/>
    <w:uiPriority w:val="99"/>
    <w:semiHidden/>
    <w:unhideWhenUsed/>
    <w:rsid w:val="00040B83"/>
    <w:rPr>
      <w:sz w:val="16"/>
      <w:szCs w:val="16"/>
    </w:rPr>
  </w:style>
  <w:style w:type="paragraph" w:styleId="CommentText">
    <w:name w:val="annotation text"/>
    <w:basedOn w:val="Normal"/>
    <w:link w:val="CommentTextChar"/>
    <w:uiPriority w:val="99"/>
    <w:semiHidden/>
    <w:unhideWhenUsed/>
    <w:rsid w:val="00040B83"/>
    <w:pPr>
      <w:spacing w:line="240" w:lineRule="auto"/>
    </w:pPr>
  </w:style>
  <w:style w:type="character" w:customStyle="1" w:styleId="CommentTextChar">
    <w:name w:val="Comment Text Char"/>
    <w:basedOn w:val="DefaultParagraphFont"/>
    <w:link w:val="CommentText"/>
    <w:uiPriority w:val="99"/>
    <w:semiHidden/>
    <w:rsid w:val="00040B8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40B83"/>
    <w:rPr>
      <w:b/>
      <w:bCs/>
    </w:rPr>
  </w:style>
  <w:style w:type="character" w:customStyle="1" w:styleId="CommentSubjectChar">
    <w:name w:val="Comment Subject Char"/>
    <w:basedOn w:val="CommentTextChar"/>
    <w:link w:val="CommentSubject"/>
    <w:uiPriority w:val="99"/>
    <w:semiHidden/>
    <w:rsid w:val="00040B8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040B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0B83"/>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836727824">
      <w:bodyDiv w:val="1"/>
      <w:marLeft w:val="0"/>
      <w:marRight w:val="0"/>
      <w:marTop w:val="0"/>
      <w:marBottom w:val="0"/>
      <w:divBdr>
        <w:top w:val="none" w:sz="0" w:space="0" w:color="auto"/>
        <w:left w:val="none" w:sz="0" w:space="0" w:color="auto"/>
        <w:bottom w:val="none" w:sz="0" w:space="0" w:color="auto"/>
        <w:right w:val="none" w:sz="0" w:space="0" w:color="auto"/>
      </w:divBdr>
    </w:div>
    <w:div w:id="1152217280">
      <w:bodyDiv w:val="1"/>
      <w:marLeft w:val="0"/>
      <w:marRight w:val="0"/>
      <w:marTop w:val="0"/>
      <w:marBottom w:val="0"/>
      <w:divBdr>
        <w:top w:val="none" w:sz="0" w:space="0" w:color="auto"/>
        <w:left w:val="none" w:sz="0" w:space="0" w:color="auto"/>
        <w:bottom w:val="none" w:sz="0" w:space="0" w:color="auto"/>
        <w:right w:val="none" w:sz="0" w:space="0" w:color="auto"/>
      </w:divBdr>
    </w:div>
    <w:div w:id="1220164080">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 w:id="185711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s.uic.edu/~liub/FBS/sentiment-analysis.html" TargetMode="External"/><Relationship Id="rId13" Type="http://schemas.openxmlformats.org/officeDocument/2006/relationships/hyperlink" Target="http://ieeexplore.ieee.org.ezproxy.wit.ie:2048/document/7235801/" TargetMode="External"/><Relationship Id="rId3" Type="http://schemas.openxmlformats.org/officeDocument/2006/relationships/styles" Target="styles.xml"/><Relationship Id="rId7" Type="http://schemas.openxmlformats.org/officeDocument/2006/relationships/hyperlink" Target="http://www.trustedreviews.com/" TargetMode="External"/><Relationship Id="rId12" Type="http://schemas.openxmlformats.org/officeDocument/2006/relationships/hyperlink" Target="https://www.ukessays.com/referencing/harvard/generato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citethisforme.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ezproxy.wit.ie/search?qs=binary+classifier&amp;origin=article&amp;zone=q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369BA47C-62B2-4806-99A5-3797FD276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8812</Words>
  <Characters>5023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2</cp:revision>
  <cp:lastPrinted>2017-12-11T00:06:00Z</cp:lastPrinted>
  <dcterms:created xsi:type="dcterms:W3CDTF">2018-04-29T09:24:00Z</dcterms:created>
  <dcterms:modified xsi:type="dcterms:W3CDTF">2018-04-29T09:24:00Z</dcterms:modified>
</cp:coreProperties>
</file>